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6A4A8B" w14:textId="5529388E" w:rsidR="00BF6D73" w:rsidRDefault="00601CFB">
      <w:r w:rsidRPr="00601CFB">
        <w:t xml:space="preserve">This research paper explores the integration of sentiment analysis into product recommendation systems to enhance user experience in e-commerce. The study aims to utilize sentiment-rich data from online product reviews to provide more personalized and insightful recommendations. By employing sentiment analysis techniques, the approach captures both explicit preferences and the underlying emotions of users towards products. The implementation of a chatbot interface, powered by OpenAI and </w:t>
      </w:r>
      <w:proofErr w:type="spellStart"/>
      <w:r w:rsidRPr="00601CFB">
        <w:t>Langchain</w:t>
      </w:r>
      <w:proofErr w:type="spellEnd"/>
      <w:r w:rsidRPr="00601CFB">
        <w:t>, allows for natural user interaction and tailored recommendations based on individual sentiments. Experimental results demonstrate that the sentiment-enhanced recommendation system significantly improves the relevance, accuracy, and user satisfaction compared to traditional methods. However, the paper does not address potential limitations or gaps in the sentiment analysis process, which could be an area for future research. Overall, this study highlights the importance of sentiment analysis in refining product recommendations and enhancing consumer decision-making in the digital marketplace.</w:t>
      </w:r>
      <w:r>
        <w:fldChar w:fldCharType="begin"/>
      </w:r>
      <w:r>
        <w:instrText xml:space="preserve"> ADDIN ZOTERO_ITEM CSL_CITATION {"citationID":"bz5zgLpR","properties":{"formattedCitation":"[1]","plainCitation":"[1]","noteIndex":0},"citationItems":[{"id":133,"uris":["http://zotero.org/users/local/UJFIzd2b/items/FBGR52SC"],"itemData":{"id":133,"type":"article-journal","abstract":"Most consumers rely on online reviews when deciding to purchase e-commerce services or products. Unfortunately, the main problem of these reviews, which is not completely tackled, is the existence of deceptive reviews. The novelty of the proposed system is the application of opinion mining on consumers’ reviews to help businesses and organizations continually improve their market strategies and obtain an in-depth analysis of the consumers’ opinions regarding their products and brands. In this paper, the long short-term memory (LSTM) and deep learning convolutional neural network integrated with LSTM (CNN-LSTM) models were used for sentiment analysis of reviews in the e-commerce domain. The system was tested and evaluated by using real-time data that included reviews of cameras, laptops, mobile phones, tablets, televisions, and video surveillance products from the Amazon website. Data preprocessing steps, such as lowercase processing, stopword removal, punctuation removal, and tokenization, were used for data cleaning. The clean data were processed with the LSTM and CNN-LSTM models for the detection and classification of the consumers’ sentiment into positive or negative. The LSTM and CNN-LSTM algorithms achieved an accuracy of 94% and 91%, respectively. We conclude that the deep learning techniques applied here provide optimal results for the classification of the customers’ sentiment toward the products.","container-title":"Computational Intelligence and Neuroscience","DOI":"10.1155/2022/3840071","ISSN":"1687-5273, 1687-5265","journalAbbreviation":"Computational Intelligence and Neuroscience","language":"en","license":"https://creativecommons.org/licenses/by/4.0/","page":"1-10","source":"DOI.org (Crossref)","title":"Developing an Intelligent System with Deep Learning Algorithms for Sentiment Analysis of E-Commerce Product Reviews","volume":"2022","author":[{"family":"Alzahrani","given":"Mohammad Eid"},{"family":"Aldhyani","given":"Theyazn H. H."},{"family":"Alsubari","given":"Saleh Nagi"},{"family":"Althobaiti","given":"Maha M."},{"family":"Fahad","given":"Adil"}],"editor":[{"family":"Ahmad","given":"Muhammad"}],"issued":{"date-parts":[["2022",5,28]]}}}],"schema":"https://github.com/citation-style-language/schema/raw/master/csl-citation.json"} </w:instrText>
      </w:r>
      <w:r>
        <w:fldChar w:fldCharType="separate"/>
      </w:r>
      <w:r w:rsidRPr="00601CFB">
        <w:rPr>
          <w:rFonts w:ascii="Calibri" w:hAnsi="Calibri" w:cs="Calibri"/>
        </w:rPr>
        <w:t>[1]</w:t>
      </w:r>
      <w:r>
        <w:fldChar w:fldCharType="end"/>
      </w:r>
    </w:p>
    <w:p w14:paraId="7772409B" w14:textId="77777777" w:rsidR="00601CFB" w:rsidRDefault="00601CFB"/>
    <w:p w14:paraId="056FE41D" w14:textId="4FED4A66" w:rsidR="00601CFB" w:rsidRDefault="00601CFB">
      <w:r w:rsidRPr="00601CFB">
        <w:t>This research paper introduces an innovative framework for product recommendations that leverages customer feedback through aspect-level sentiment analysis. The study focuses on identifying key aspects such as price, color, battery, and screen from customer reviews on an e-commerce platform, specifically Amazon. By utilizing the WordNet database for aspect extraction and applying sentiment analysis techniques, the authors categorize comments into positive, negative, and neutral sentiments associated with each aspect. The results yield sentiment scores that facilitate personalized product recommendations aligned with customer preferences. However, the study may face limitations in the generalizability of its findings across different product categories and the potential biases in customer reviews. The significance of this research lies in its ability to enhance the accuracy of product recommendations, ultimately benefiting both consumers and businesses in the competitive e-commerce landscape.</w:t>
      </w:r>
      <w:r>
        <w:fldChar w:fldCharType="begin"/>
      </w:r>
      <w:r>
        <w:instrText xml:space="preserve"> ADDIN ZOTERO_ITEM CSL_CITATION {"citationID":"xsU2lKfF","properties":{"formattedCitation":"[2]","plainCitation":"[2]","noteIndex":0},"citationItems":[{"id":163,"uris":["http://zotero.org/users/local/UJFIzd2b/items/CHHFW8TN"],"itemData":{"id":163,"type":"article-journal","abstract":"Abstract\n            This research paper presents a novel approach for recommending products to customers based on their cared aspects by performing sentiment analysis on customer feedback. The proposed approach utilizes the WordNet database to identify and extract aspects from customer reviews and feedback, and then applies sentiment analysis techniques to determine the sentiment associated with each aspect. The resulting sentiment scores are then used to generate personalized product recommendations that align with the customer’s preferences and priorities. Here we extract the comments from an e-commerce website that is Amazon, and we then choose the most cared aspects from those comments. The dataset is publicly available online which contains reviews of each product. The chosen most cared aspects are price, colour, battery, and screen. These cared aspects are keywords that shopping online and recommending, will help to categorize the comments based on price, colour, battery, and screen. After categorizing the comments, it will be defined as the set of explicit comments. After an explicit comment set is defined, sentiment analysis is performed to systematically identify the interest of the customer through comments. Here the comments are classified into the polarity of given texts in an explicit comment set into positive, negative, and neutral. Finally, scores were calculated for all brands which will help to recommend the product.","container-title":"Human-Centric Intelligent Systems","DOI":"10.1007/s44230-023-00018-2","ISSN":"2667-1336","issue":"2","journalAbbreviation":"Hum-Cent Intell Syst","language":"en","page":"57-67","source":"DOI.org (Crossref)","title":"“Harnessing Customer Feedback for Product Recommendations: An Aspect-Level Sentiment Analysis Framework”","title-short":"“Harnessing Customer Feedback for Product Recommendations","volume":"3","author":[{"family":"Yadav","given":"Nimesh Bali"}],"issued":{"date-parts":[["2023",3,27]]}}}],"schema":"https://github.com/citation-style-language/schema/raw/master/csl-citation.json"} </w:instrText>
      </w:r>
      <w:r>
        <w:fldChar w:fldCharType="separate"/>
      </w:r>
      <w:r w:rsidRPr="00601CFB">
        <w:rPr>
          <w:rFonts w:ascii="Calibri" w:hAnsi="Calibri" w:cs="Calibri"/>
        </w:rPr>
        <w:t>[2]</w:t>
      </w:r>
      <w:r>
        <w:fldChar w:fldCharType="end"/>
      </w:r>
    </w:p>
    <w:p w14:paraId="470026E6" w14:textId="77777777" w:rsidR="00601CFB" w:rsidRDefault="00601CFB"/>
    <w:p w14:paraId="384462EE" w14:textId="1DFA1AA4" w:rsidR="00601CFB" w:rsidRDefault="00601CFB">
      <w:r w:rsidRPr="00601CFB">
        <w:t xml:space="preserve">The study presents a novel framework for an intelligent product recommendation system that integrates sentiment analysis (SA) and collaborative filtering (CF) to enhance online business growth through effective product recommendations. Utilizing an LSTM-based model for sentiment analysis, the research developed two distinct recommendation systems based on collaborative filtering. The integration of the sentiment analysis model with the most effective recommendation system demonstrated improved performance over existing methods, indicating the potential of combining these approaches to boost consumer satisfaction in e-commerce environments. However, the paper does not explicitly address limitations or gaps in the proposed framework, which could be an area for future exploration. The significance of this research lies in its contribution to the evolving landscape of online product recommendations, </w:t>
      </w:r>
      <w:r w:rsidRPr="00601CFB">
        <w:lastRenderedPageBreak/>
        <w:t>emphasizing the importance of user feedback and sentiment in shaping consumer experiences.</w:t>
      </w:r>
      <w:r>
        <w:fldChar w:fldCharType="begin"/>
      </w:r>
      <w:r>
        <w:instrText xml:space="preserve"> ADDIN ZOTERO_ITEM CSL_CITATION {"citationID":"BbF7tYax","properties":{"formattedCitation":"[3]","plainCitation":"[3]","noteIndex":0},"citationItems":[{"id":165,"uris":["http://zotero.org/users/local/UJFIzd2b/items/WVTJIB6E"],"itemData":{"id":165,"type":"article-journal","container-title":"Automatika","DOI":"10.1080/00051144.2023.2295148","ISSN":"0005-1144, 1848-3380","issue":"2","journalAbbreviation":"Automatika","language":"en","page":"410-424","source":"DOI.org (Crossref)","title":"A novel framework for an intelligent deep learning based product recommendation system using sentiment analysis (SA)","volume":"65","author":[{"family":"Thomas","given":"Roshy"},{"family":"Jeba","given":"J. R."}],"issued":{"date-parts":[["2024",4,2]]}}}],"schema":"https://github.com/citation-style-language/schema/raw/master/csl-citation.json"} </w:instrText>
      </w:r>
      <w:r>
        <w:fldChar w:fldCharType="separate"/>
      </w:r>
      <w:r w:rsidRPr="00601CFB">
        <w:rPr>
          <w:rFonts w:ascii="Calibri" w:hAnsi="Calibri" w:cs="Calibri"/>
        </w:rPr>
        <w:t>[3]</w:t>
      </w:r>
      <w:r>
        <w:fldChar w:fldCharType="end"/>
      </w:r>
    </w:p>
    <w:p w14:paraId="262B4C11" w14:textId="77777777" w:rsidR="004906BB" w:rsidRDefault="004906BB"/>
    <w:p w14:paraId="5BDE6562" w14:textId="7C9CC08C" w:rsidR="004906BB" w:rsidRDefault="004906BB">
      <w:r w:rsidRPr="004906BB">
        <w:t>This research project investigates the application of sentiment analysis in customer reviews to enhance product recommendations on e-commerce platforms. By employing various machine learning approaches, the study categorizes sentiments expressed in customer feedback as positive, negative, or neutral, thereby identifying key characteristics that influence customer satisfaction. The insights gained from this analysis are intended to refine recommendation algorithms, ultimately improving the shopping experience for users. However, the study does not explicitly mention any limitations or gaps in the methodology or findings. The significance of this research lies in its potential to leverage customer feedback effectively, providing businesses with valuable information to tailor their product offerings and recommendations based on consumer sentiment.</w:t>
      </w:r>
      <w:r>
        <w:fldChar w:fldCharType="begin"/>
      </w:r>
      <w:r>
        <w:instrText xml:space="preserve"> ADDIN ZOTERO_ITEM CSL_CITATION {"citationID":"Hh1Xh3VJ","properties":{"formattedCitation":"[4]","plainCitation":"[4]","noteIndex":0},"citationItems":[{"id":167,"uris":["http://zotero.org/users/local/UJFIzd2b/items/ZA726ECX"],"itemData":{"id":167,"type":"paper-conference","container-title":"2024 International Conference on Advances in Computing, Communication and Applied Informatics (ACCAI)","DOI":"10.1109/ACCAI61061.2024.10602027","event-place":"Chennai, India","event-title":"2024 International Conference on Advances in Computing, Communication and Applied Informatics (ACCAI)","ISBN":"9798350389432","license":"https://doi.org/10.15223/policy-029","page":"1-5","publisher":"IEEE","publisher-place":"Chennai, India","source":"DOI.org (Crossref)","title":"Sentiment Analysis in Customer Reviews for Product Recommendation in E-commerce Using Machine Learning","URL":"https://ieeexplore.ieee.org/document/10602027/","author":[{"family":"Panduro-Ramirez","given":"Jeidy"}],"accessed":{"date-parts":[["2025",5,24]]},"issued":{"date-parts":[["2024",5,9]]}}}],"schema":"https://github.com/citation-style-language/schema/raw/master/csl-citation.json"} </w:instrText>
      </w:r>
      <w:r>
        <w:fldChar w:fldCharType="separate"/>
      </w:r>
      <w:r w:rsidRPr="004906BB">
        <w:rPr>
          <w:rFonts w:ascii="Calibri" w:hAnsi="Calibri" w:cs="Calibri"/>
        </w:rPr>
        <w:t>[4]</w:t>
      </w:r>
      <w:r>
        <w:fldChar w:fldCharType="end"/>
      </w:r>
    </w:p>
    <w:p w14:paraId="52932586" w14:textId="77777777" w:rsidR="004906BB" w:rsidRDefault="004906BB"/>
    <w:p w14:paraId="6E0D4E6C" w14:textId="027E6661" w:rsidR="004906BB" w:rsidRDefault="004906BB">
      <w:r w:rsidRPr="004906BB">
        <w:t>The research paper on Product Review Sentiment Analysis explores the utilization of machine learning techniques to extract insights from customer feedback on products. The study aims to identify sentiments expressed in product reviews, categorizing them as positive, negative, or neutral, thereby enabling businesses to enhance their strategies. The approach involves data acquisition, preprocessing, feature extraction using TF-IDF, and training various machine learning algorithms such as Support Vector Machines and Naive Bayes. The results indicate that sentiment analysis can significantly inform decision-making processes, improve customer engagement, and aid in brand reputation management. However, the study acknowledges limitations such as data quality, language variations, and potential biases in algorithms. The significance of this research lies in its ability to provide businesses with actionable insights that drive product development, marketing strategies, and overall customer satisfaction, ultimately fostering competitive advantage in the marketplace.</w:t>
      </w:r>
      <w:r>
        <w:fldChar w:fldCharType="begin"/>
      </w:r>
      <w:r>
        <w:instrText xml:space="preserve"> ADDIN ZOTERO_ITEM CSL_CITATION {"citationID":"XS14kLz5","properties":{"formattedCitation":"[5]","plainCitation":"[5]","noteIndex":0},"citationItems":[{"id":168,"uris":["http://zotero.org/users/local/UJFIzd2b/items/76BJVYCI"],"itemData":{"id":168,"type":"article-journal","abstract":"—Product Review Sentiment Analysis is a fundamental aspect of contemporary business strategies, utilizing Machine Learning (ML) techniques to glean insights from vast textual datasets. This research centers on the identification of sentiments conveyed in product reviews, typically categorized as positive, negative, or neutral. Employing ML algorithms, including supervised learning classifiers and unsupervised sentiment lexicons, facilitates the automated interpretation of customer feedback on a large scale.","container-title":"International Journal For Multidisciplinary Research","DOI":"10.36948/ijfmr.2024.v06i03.20551","ISSN":"2582-2160","issue":"3","journalAbbreviation":"IJFMR","page":"20551","source":"DOI.org (Crossref)","title":"Product Review Sentiment Analysis","volume":"6","author":[{"family":"-","given":"Pebbeti Charitha Reddy"},{"family":"-","given":"Pallala Indrani"},{"family":"-","given":"Polidasu Janaki"},{"family":"-","given":"Padala Gayathri"},{"family":"-","given":"Padubandla Chandrahasini"},{"family":"-","given":"G Apparao"},{"family":"-","given":"Rajeshwari"}],"issued":{"date-parts":[["2024",6,6]]}}}],"schema":"https://github.com/citation-style-language/schema/raw/master/csl-citation.json"} </w:instrText>
      </w:r>
      <w:r>
        <w:fldChar w:fldCharType="separate"/>
      </w:r>
      <w:r w:rsidRPr="004906BB">
        <w:rPr>
          <w:rFonts w:ascii="Calibri" w:hAnsi="Calibri" w:cs="Calibri"/>
        </w:rPr>
        <w:t>[5]</w:t>
      </w:r>
      <w:r>
        <w:fldChar w:fldCharType="end"/>
      </w:r>
    </w:p>
    <w:p w14:paraId="5C95C1C7" w14:textId="77777777" w:rsidR="004906BB" w:rsidRDefault="004906BB"/>
    <w:p w14:paraId="1225ACC1" w14:textId="7ED432C8" w:rsidR="004906BB" w:rsidRDefault="004906BB">
      <w:r w:rsidRPr="004906BB">
        <w:t xml:space="preserve">The study focuses on utilizing sentiment analysis to enhance product recommendations through machine learning techniques. It employs various classification methods, including Multinomial Naïve Bayes, Random Forest, Logistic Regression, Decision Tree, and SVM classifiers, to analyze Amazon product reviews and determine the sentiment polarity of customer feedback. The results indicate that the Random Forest classifier achieves the highest accuracy of 94.94%, effectively identifying the best product for recommendation. The research highlights the significance of automated data analysis in understanding consumer emotions and preferences, ultimately recommending the Samsung Galaxy M01 as the best buy product based on its </w:t>
      </w:r>
      <w:r w:rsidRPr="004906BB">
        <w:lastRenderedPageBreak/>
        <w:t>polarity score. However, the study may have limitations regarding the scope of products analyzed and the potential biases in the reviews collected. Overall, it contributes to the field of sentiment-based product recommendation by demonstrating the effectiveness of machine learning in interpreting customer sentiments.</w:t>
      </w:r>
      <w:r>
        <w:fldChar w:fldCharType="begin"/>
      </w:r>
      <w:r>
        <w:instrText xml:space="preserve"> ADDIN ZOTERO_ITEM CSL_CITATION {"citationID":"RNKmG9go","properties":{"formattedCitation":"[6]","plainCitation":"[6]","noteIndex":0},"citationItems":[{"id":170,"uris":["http://zotero.org/users/local/UJFIzd2b/items/JKFKFT5J"],"itemData":{"id":170,"type":"chapter","container-title":"Advances in Computing and Information","event-place":"Singapore","ISBN":"978-981-9976-21-8","language":"en","note":"collection-title: Lecture Notes in Electrical Engineering\nDOI: 10.1007/978-981-99-7622-5_14","page":"213-227","publisher":"Springer Nature Singapore","publisher-place":"Singapore","source":"DOI.org (Crossref)","title":"Sentimental Analysis-Based Recommended System for Products Using Machine Learning","URL":"https://link.springer.com/10.1007/978-981-99-7622-5_14","volume":"1104","editor":[{"family":"Shetty","given":"N. R."},{"family":"Prasad","given":"N. H."},{"family":"Nalini","given":"N."}],"author":[{"family":"Mamatha Bai","given":"B. G."},{"family":"Likhith","given":"S. R."},{"family":"Itagi","given":"Salma"}],"accessed":{"date-parts":[["2025",5,24]]},"issued":{"date-parts":[["2024"]]}}}],"schema":"https://github.com/citation-style-language/schema/raw/master/csl-citation.json"} </w:instrText>
      </w:r>
      <w:r>
        <w:fldChar w:fldCharType="separate"/>
      </w:r>
      <w:r w:rsidRPr="004906BB">
        <w:rPr>
          <w:rFonts w:ascii="Calibri" w:hAnsi="Calibri" w:cs="Calibri"/>
        </w:rPr>
        <w:t>[6]</w:t>
      </w:r>
      <w:r>
        <w:fldChar w:fldCharType="end"/>
      </w:r>
    </w:p>
    <w:p w14:paraId="658F6A22" w14:textId="77777777" w:rsidR="004906BB" w:rsidRDefault="004906BB"/>
    <w:p w14:paraId="527D89A6" w14:textId="01D96DEA" w:rsidR="004906BB" w:rsidRDefault="004906BB">
      <w:r w:rsidRPr="004906BB">
        <w:t xml:space="preserve">The study presents a novel approach to online product recommendation through a Self-Attention based Generative Adversarial Capsule Network optimized with an Atomic Orbital Search Algorithm for sentiment analysis. It employs collaborative filtering and product-product similarity methods to enhance recommendation accuracy, utilizing the Amazon Product recommendation dataset for data collection and preprocessing. The preprocessing phase incorporates a Markov chain random field co-simulation to filter relevant content, followed by feature extraction using a </w:t>
      </w:r>
      <w:proofErr w:type="gramStart"/>
      <w:r w:rsidRPr="004906BB">
        <w:t>Gray</w:t>
      </w:r>
      <w:proofErr w:type="gramEnd"/>
      <w:r w:rsidRPr="004906BB">
        <w:t xml:space="preserve"> level co-occurrence matrix. The proposed method categorizes product recommendations into various quality levels and demonstrates superior performance metrics, achieving higher mean absolute percentage error and lower mean squared error compared to existing methods. However, the study does not address potential limitations or gaps in the methodology, which could be explored in future research. The significance of this work lies in its potential to improve sentiment-based product recommendations, thereby enhancing user experience in online shopping environments.</w:t>
      </w:r>
      <w:r>
        <w:fldChar w:fldCharType="begin"/>
      </w:r>
      <w:r>
        <w:instrText xml:space="preserve"> ADDIN ZOTERO_ITEM CSL_CITATION {"citationID":"9yUCwxl1","properties":{"formattedCitation":"[7]","plainCitation":"[7]","noteIndex":0},"citationItems":[{"id":171,"uris":["http://zotero.org/users/local/UJFIzd2b/items/ZLN97DXT"],"itemData":{"id":171,"type":"article-journal","abstract":"This article has been retracted. A retraction notice can be found at https://doi.org/10.3233/JIFS-219433.","container-title":"Journal of Intelligent &amp; Fuzzy Systems","DOI":"10.3233/JIFS-222537","ISSN":"10641246, 18758967","issue":"6","journalAbbreviation":"IFS","page":"9347-9362","source":"DOI.org (Crossref)","title":"RETRACTED: Self-attention generative adversarial capsule network optimized with atomic orbital search algorithm based sentiment analysis for online product recommendation","title-short":"RETRACTED","volume":"44","author":[{"family":"Periakaruppan","given":"Sudhakaran"},{"family":"Shanmugapriya","given":"N."},{"family":"Sivan","given":"Rajeswari"}],"issued":{"date-parts":[["2023",6,1]]}}}],"schema":"https://github.com/citation-style-language/schema/raw/master/csl-citation.json"} </w:instrText>
      </w:r>
      <w:r>
        <w:fldChar w:fldCharType="separate"/>
      </w:r>
      <w:r w:rsidRPr="004906BB">
        <w:rPr>
          <w:rFonts w:ascii="Calibri" w:hAnsi="Calibri" w:cs="Calibri"/>
        </w:rPr>
        <w:t>[7]</w:t>
      </w:r>
      <w:r>
        <w:fldChar w:fldCharType="end"/>
      </w:r>
    </w:p>
    <w:p w14:paraId="5C7C89D8" w14:textId="77777777" w:rsidR="004906BB" w:rsidRDefault="004906BB"/>
    <w:p w14:paraId="78691E5B" w14:textId="2002872F" w:rsidR="004906BB" w:rsidRDefault="004906BB">
      <w:r w:rsidRPr="004906BB">
        <w:t>The study focuses on developing a product recommendation ranking method that leverages sentiment analysis of online reviews to help consumers navigate information overload and make informed purchasing decisions. The approach involves mining and preprocessing online reviews, utilizing natural language processing to extract product features, and conducting aspect-based sentiment analysis, which is then organized into an evaluation matrix using probabilistic linguistic term sets. A 2-additive fuzzy measures recognition model is introduced to identify interactions among product features, while the ranking of alternative products is achieved through a multi-criteria decision-making method based on Cumulative Prospect Theory. The feasibility of this method is validated through a case study on smart sweeping robots, highlighting the influence of psychological behaviors on purchase decisions. Although the study demonstrates the effectiveness of the proposed method, it may have limitations in terms of generalizability across different product categories. The significance of this research lies in its potential to enhance sentiment-based product recommendations, ultimately improving consumer decision-making in the digital marketplace.</w:t>
      </w:r>
      <w:r>
        <w:fldChar w:fldCharType="begin"/>
      </w:r>
      <w:r>
        <w:instrText xml:space="preserve"> ADDIN ZOTERO_ITEM CSL_CITATION {"citationID":"Y4MWF2rI","properties":{"formattedCitation":"[8]","plainCitation":"[8]","noteIndex":0},"citationItems":[{"id":172,"uris":["http://zotero.org/users/local/UJFIzd2b/items/3QVAH4BB"],"itemData":{"id":172,"type":"article","abstract":"Abstract\n          The authors have requested that this preprint be removed from Research Square.","DOI":"10.21203/rs.3.rs-4284600/v1","license":"https://creativecommons.org/licenses/by/4.0/","source":"In Review","title":"RETRACTED: Online review–driven Product Recommendation Ranking Considering Interactions Among Features and Consumers’ Psychology","title-short":"RETRACTED","URL":"https://www.researchsquare.com/article/rs-4284600/v1","author":[{"family":"Liu","given":"Yuheng"},{"family":"Li","given":"Yanlai"},{"family":"Chin","given":"Kwai-Sang"}],"accessed":{"date-parts":[["2025",5,24]]},"issued":{"date-parts":[["2024",4,23]]}}}],"schema":"https://github.com/citation-style-language/schema/raw/master/csl-citation.json"} </w:instrText>
      </w:r>
      <w:r>
        <w:fldChar w:fldCharType="separate"/>
      </w:r>
      <w:r w:rsidRPr="004906BB">
        <w:rPr>
          <w:rFonts w:ascii="Calibri" w:hAnsi="Calibri" w:cs="Calibri"/>
        </w:rPr>
        <w:t>[8]</w:t>
      </w:r>
      <w:r>
        <w:fldChar w:fldCharType="end"/>
      </w:r>
    </w:p>
    <w:p w14:paraId="1B173625" w14:textId="77777777" w:rsidR="004906BB" w:rsidRDefault="004906BB"/>
    <w:p w14:paraId="57D41846" w14:textId="77777777" w:rsidR="004906BB" w:rsidRDefault="004906BB"/>
    <w:p w14:paraId="609A4F1F" w14:textId="5C9C4F1C" w:rsidR="004906BB" w:rsidRDefault="004906BB">
      <w:r w:rsidRPr="004906BB">
        <w:lastRenderedPageBreak/>
        <w:t xml:space="preserve">The study presents a novel fuzzy logic-based sentiment analysis product recommendation system aimed at enhancing e-commerce by accurately predicting customer needs and expectations through the analysis of feedback. The approach involves a comprehensive data preprocessing phase, including stemming, stop word removal, syntax analysis, and tokenization, to improve sentiment classification accuracy. The system was evaluated using the Amazon dataset, demonstrating superior performance compared to existing recommendation systems in terms of precision, recall, serendipity, and </w:t>
      </w:r>
      <w:proofErr w:type="spellStart"/>
      <w:r w:rsidRPr="004906BB">
        <w:t>nDCG</w:t>
      </w:r>
      <w:proofErr w:type="spellEnd"/>
      <w:r w:rsidRPr="004906BB">
        <w:t xml:space="preserve"> values. While the study shows promising results, it suggests that further enhancements could be achieved by integrating deep learning algorithms for classification. The significance of this research lies in its potential to refine product recommendations, thereby improving customer satisfaction and driving sales in the competitive e-commerce landscape.</w:t>
      </w:r>
      <w:r>
        <w:fldChar w:fldCharType="begin"/>
      </w:r>
      <w:r>
        <w:instrText xml:space="preserve"> ADDIN ZOTERO_ITEM CSL_CITATION {"citationID":"H7YfP9z7","properties":{"formattedCitation":"[9]","plainCitation":"[9]","noteIndex":0},"citationItems":[{"id":173,"uris":["http://zotero.org/users/local/UJFIzd2b/items/QC9X2TJ9"],"itemData":{"id":173,"type":"article-journal","container-title":"International Journal of Advanced Computer Science and Applications","DOI":"10.14569/IJACSA.2023.0140629","ISSN":"21565570, 2158107X","issue":"6","journalAbbreviation":"IJACSA","language":"en","source":"DOI.org (Crossref)","title":"A New Fuzzy Lexicon Expansion and Sentiment Aware Recommendation System in e-Commerce","URL":"http://thesai.org/Publications/ViewPaper?Volume=14&amp;Issue=6&amp;Code=IJACSA&amp;SerialNo=29","volume":"14","author":[{"family":"B","given":"Manikandan."},{"family":"P","given":"Rama."},{"family":"S","given":"Chakaravarthi."}],"accessed":{"date-parts":[["2025",5,24]]},"issued":{"date-parts":[["2023"]]}}}],"schema":"https://github.com/citation-style-language/schema/raw/master/csl-citation.json"} </w:instrText>
      </w:r>
      <w:r>
        <w:fldChar w:fldCharType="separate"/>
      </w:r>
      <w:r w:rsidRPr="004906BB">
        <w:rPr>
          <w:rFonts w:ascii="Calibri" w:hAnsi="Calibri" w:cs="Calibri"/>
        </w:rPr>
        <w:t>[9]</w:t>
      </w:r>
      <w:r>
        <w:fldChar w:fldCharType="end"/>
      </w:r>
    </w:p>
    <w:p w14:paraId="09862010" w14:textId="77777777" w:rsidR="004906BB" w:rsidRDefault="004906BB"/>
    <w:p w14:paraId="0D4A5CC8" w14:textId="1EB3CEE0" w:rsidR="004906BB" w:rsidRDefault="004906BB">
      <w:r w:rsidRPr="004906BB">
        <w:t xml:space="preserve">The study presents a novel approach to product recommendation systems by utilizing sentiment analysis of user reviews, addressing the challenges posed by the vast array of products available on online shopping platforms. The proposed method focuses on aspect extraction from user inputs and reviews, allowing for a more nuanced understanding of user preferences beyond simple ratings. By calculating the sentiment associated with specific aspects and their positive or negative connotations, the system effectively recommends products tailored to user requirements. The classifiers employed, including k-NN, SVM, </w:t>
      </w:r>
      <w:proofErr w:type="spellStart"/>
      <w:r w:rsidRPr="004906BB">
        <w:t>SentiWordNet</w:t>
      </w:r>
      <w:proofErr w:type="spellEnd"/>
      <w:r w:rsidRPr="004906BB">
        <w:t>, and NLTK VADER, enhance the accuracy of these recommendations. While the study demonstrates significant potential in improving product recommendations, it may face limitations in the scalability of aspect extraction and sentiment analysis across diverse product categories. Overall, this research contributes to the field of sentiment-based product recommendation by offering a more sophisticated mechanism for understanding user needs and preferences.</w:t>
      </w:r>
      <w:r>
        <w:fldChar w:fldCharType="begin"/>
      </w:r>
      <w:r>
        <w:instrText xml:space="preserve"> ADDIN ZOTERO_ITEM CSL_CITATION {"citationID":"zhVyCqFa","properties":{"formattedCitation":"[10]","plainCitation":"[10]","noteIndex":0},"citationItems":[{"id":175,"uris":["http://zotero.org/users/local/UJFIzd2b/items/CBHYRIFE"],"itemData":{"id":175,"type":"chapter","container-title":"Data Management, Analytics and Innovation","event-place":"Singapore","ISBN":"978-981-9914-13-5","language":"en","note":"collection-title: Lecture Notes in Networks and Systems\nDOI: 10.1007/978-981-99-1414-2_22","page":"285-300","publisher":"Springer Nature Singapore","publisher-place":"Singapore","source":"DOI.org (Crossref)","title":"Aspect-Based Product Recommendation System by Sentiment Analysis of User Reviews","URL":"https://link.springer.com/10.1007/978-981-99-1414-2_22","volume":"662","editor":[{"family":"Sharma","given":"Neha"},{"family":"Goje","given":"Amol"},{"family":"Chakrabarti","given":"Amlan"},{"family":"Bruckstein","given":"Alfred M."}],"author":[{"family":"Kamath","given":"K. Anjali"},{"family":"Puranam","given":"Divya T."},{"family":"Joshi","given":"Ashwini M."}],"accessed":{"date-parts":[["2025",5,24]]},"issued":{"date-parts":[["2023"]]}}}],"schema":"https://github.com/citation-style-language/schema/raw/master/csl-citation.json"} </w:instrText>
      </w:r>
      <w:r>
        <w:fldChar w:fldCharType="separate"/>
      </w:r>
      <w:r w:rsidRPr="004906BB">
        <w:rPr>
          <w:rFonts w:ascii="Calibri" w:hAnsi="Calibri" w:cs="Calibri"/>
        </w:rPr>
        <w:t>[10]</w:t>
      </w:r>
      <w:r>
        <w:fldChar w:fldCharType="end"/>
      </w:r>
    </w:p>
    <w:p w14:paraId="69A3DD55" w14:textId="77777777" w:rsidR="004906BB" w:rsidRDefault="004906BB"/>
    <w:p w14:paraId="1368EF64" w14:textId="2B549829" w:rsidR="004906BB" w:rsidRDefault="004906BB">
      <w:r w:rsidRPr="004906BB">
        <w:t>The study focuses on enhancing product recommendations through the analysis of online consumer reviews and ratings, specifically targeting beer products. It employs a recommendation and sentiment classification model to assess a dataset of beer reviews, aiming to improve the recommendation performance tailored to diverse customer needs. By comparing ten different classification models, including both conventional machine learning and deep learning approaches, the research demonstrates that integrating sentiment analysis with recommendation algorithms can effectively filter out products with negative reviews, thereby increasing user acceptance and potentially boosting beer sales. However, the study may have limitations regarding the generalizability of its findings beyond the beer product category. The significance of this research lies in its ability to refine product recommendations based on consumer sentiment, ultimately contributing to more effective marketing strategies.</w:t>
      </w:r>
      <w:r>
        <w:fldChar w:fldCharType="begin"/>
      </w:r>
      <w:r>
        <w:instrText xml:space="preserve"> ADDIN ZOTERO_ITEM CSL_CITATION {"citationID":"vssx53kD","properties":{"formattedCitation":"[11]","plainCitation":"[11]","noteIndex":0},"citationItems":[{"id":176,"uris":["http://zotero.org/users/local/UJFIzd2b/items/SWCXU2JX"],"itemData":{"id":176,"type":"chapter","abstract":"Accurate analysis and recommendation on products based on online reviews and rating data play an important role in precisely targeting suitable consumer segmentations and therefore can promote merchandise sales. This study uses a recommendation and sentiment classification model for analyzing the data of beer product based on online beer reviews and rating dataset of beer products and uses them to improve the recommendation performance of the recommendation model for different customer needs. Among them, the beer recommendation is based on rating data; 10 classification models are compared in text sentiment analysis, including the conventional machine learning models and deep learning models. Combining the two analyses can increase the credibility of the recommended beer and help increase beer sales. The experiment proves that this method can filter the products with more negative reviews in the recommendation algorithm and improve user acceptance.","container-title":"Research Anthology on Implementing Sentiment Analysis Across Multiple Disciplines","ISBN":"978-1-66846-303-1","language":"ng","license":"http://creativecommons.org/licenses/by/3.0/deed.en_US","note":"DOI: 10.4018/978-1-6684-6303-1.ch087","page":"1633-1649","publisher":"IGI Global","source":"DOI.org (Crossref)","title":"Recommendation and Sentiment Analysis Based on Consumer Review and Rating:","title-short":"Recommendation and Sentiment Analysis Based on Consumer Review and Rating","URL":"https://services.igi-global.com/resolvedoi/resolve.aspx?doi=10.4018/978-1-6684-6303-1.ch087","editor":[{"family":"Management Association","given":"Information Resources"}],"author":[{"family":"Ni","given":"Pin"},{"family":"Li","given":"Yuming"},{"family":"Chang","given":"Victor"}],"accessed":{"date-parts":[["2025",5,24]]},"issued":{"date-parts":[["2022",6,10]]}}}],"schema":"https://github.com/citation-style-language/schema/raw/master/csl-citation.json"} </w:instrText>
      </w:r>
      <w:r>
        <w:fldChar w:fldCharType="separate"/>
      </w:r>
      <w:r w:rsidRPr="004906BB">
        <w:rPr>
          <w:rFonts w:ascii="Calibri" w:hAnsi="Calibri" w:cs="Calibri"/>
        </w:rPr>
        <w:t>[11]</w:t>
      </w:r>
      <w:r>
        <w:fldChar w:fldCharType="end"/>
      </w:r>
    </w:p>
    <w:p w14:paraId="21A65BA8" w14:textId="62CC340D" w:rsidR="004906BB" w:rsidRDefault="004906BB">
      <w:r w:rsidRPr="004906BB">
        <w:lastRenderedPageBreak/>
        <w:t>The study focuses on enhancing product recommendation systems in the context of online shopping, where users face challenges in selecting preferred items from vast product information. It critiques the traditional collaborative filtering algorithm, which primarily relies on user evaluations without considering the valuable insights contained in user comments. To address this limitation, the authors propose a novel recommendation algorithm that integrates sentiment analysis of product content, thereby improving the accuracy of recommendations. Experimental results indicate that this sentiment-based approach yields slightly higher accuracy compared to conventional collaborative filtering methods. The significance of this research lies in its potential to refine product recommendations by leveraging user sentiment, ultimately aiding consumers in making more informed purchasing decisions. However, the study does not address potential scalability issues or the impact of varying sentiment analysis techniques on recommendation outcomes.</w:t>
      </w:r>
      <w:r w:rsidR="0054198A">
        <w:fldChar w:fldCharType="begin"/>
      </w:r>
      <w:r w:rsidR="0054198A">
        <w:instrText xml:space="preserve"> ADDIN ZOTERO_ITEM CSL_CITATION {"citationID":"6Yte7fvg","properties":{"formattedCitation":"[12]","plainCitation":"[12]","noteIndex":0},"citationItems":[{"id":178,"uris":["http://zotero.org/users/local/UJFIzd2b/items/A82NIIGV"],"itemData":{"id":178,"type":"chapter","container-title":"Web Information Systems and Applications","event-place":"Cham","ISBN":"978-3-030-02933-3","language":"en","note":"collection-title: Lecture Notes in Computer Science\nDOI: 10.1007/978-3-030-02934-0_45","page":"488-495","publisher":"Springer International Publishing","publisher-place":"Cham","source":"DOI.org (Crossref)","title":"Product Recommendation Method Based on Sentiment Analysis","URL":"https://link.springer.com/10.1007/978-3-030-02934-0_45","volume":"11242","editor":[{"family":"Meng","given":"Xiaofeng"},{"family":"Li","given":"Ruixuan"},{"family":"Wang","given":"Kanliang"},{"family":"Niu","given":"Baoning"},{"family":"Wang","given":"Xin"},{"family":"Zhao","given":"Gansen"}],"author":[{"family":"Yu","given":"Jian"},{"family":"An","given":"Yongli"},{"family":"Xu","given":"Tianyi"},{"family":"Gao","given":"Jie"},{"family":"Zhao","given":"Mankun"},{"family":"Yu","given":"Mei"}],"accessed":{"date-parts":[["2025",5,24]]},"issued":{"date-parts":[["2018"]]}}}],"schema":"https://github.com/citation-style-language/schema/raw/master/csl-citation.json"} </w:instrText>
      </w:r>
      <w:r w:rsidR="0054198A">
        <w:fldChar w:fldCharType="separate"/>
      </w:r>
      <w:r w:rsidR="0054198A" w:rsidRPr="0054198A">
        <w:rPr>
          <w:rFonts w:ascii="Calibri" w:hAnsi="Calibri" w:cs="Calibri"/>
        </w:rPr>
        <w:t>[12]</w:t>
      </w:r>
      <w:r w:rsidR="0054198A">
        <w:fldChar w:fldCharType="end"/>
      </w:r>
    </w:p>
    <w:p w14:paraId="44915E51" w14:textId="77777777" w:rsidR="0054198A" w:rsidRDefault="0054198A"/>
    <w:p w14:paraId="75278384" w14:textId="60B5C747" w:rsidR="0054198A" w:rsidRDefault="0054198A">
      <w:r w:rsidRPr="0054198A">
        <w:t>The research paper presents the Advanced Data Mining Enabled Robust Sentiment Analysis on E-Commerce Product Reviews (ADMRSA-EPR) model, which aims to enhance the extraction of valuable insights from extensive product reviews by classifying them into positive and negative sentiments. The approach involves analyzing raw product reviews through a word embedding process, followed by the application of a stacked auto encoder (SAE) model to assess the sentiments. The optimization of the SAE model parameters is achieved using the manta ray foraging optimization (MRFO) algorithm. The results indicate that the ADMRSA-EPR technique demonstrates superior performance compared to existing models across various datasets. However, the paper does not explicitly mention any limitations or gaps in the study. The significance of this research lies in its potential to improve sentiment-based product recommendations, thereby influencing consumer buying patterns and enhancing communication among consumers in the e-commerce landscape.</w:t>
      </w:r>
      <w:r>
        <w:fldChar w:fldCharType="begin"/>
      </w:r>
      <w:r>
        <w:instrText xml:space="preserve"> ADDIN ZOTERO_ITEM CSL_CITATION {"citationID":"6uRYvA6M","properties":{"formattedCitation":"[13]","plainCitation":"[13]","noteIndex":0},"citationItems":[{"id":179,"uris":["http://zotero.org/users/local/UJFIzd2b/items/GMZNPRPE"],"itemData":{"id":179,"type":"paper-conference","container-title":"2023 Third International Conference on Artificial Intelligence and Smart Energy (ICAIS)","DOI":"10.1109/ICAIS56108.2023.10073782","event-place":"Coimbatore, India","event-title":"2023 Third International Conference on Artificial Intelligence and Smart Energy (ICAIS)","ISBN":"978-1-66546-216-7","license":"https://doi.org/10.15223/policy-029","page":"689-696","publisher":"IEEE","publisher-place":"Coimbatore, India","source":"DOI.org (Crossref)","title":"Advanced Data Mining Enabled Robust Sentiment Analysis on E-Commerce Product Reviews and Recommendation Model","URL":"https://ieeexplore.ieee.org/document/10073782/","author":[{"family":"Shanthini","given":"B."},{"family":"Subalakshmi","given":"N."}],"accessed":{"date-parts":[["2025",5,24]]},"issued":{"date-parts":[["2023",2,2]]}}}],"schema":"https://github.com/citation-style-language/schema/raw/master/csl-citation.json"} </w:instrText>
      </w:r>
      <w:r>
        <w:fldChar w:fldCharType="separate"/>
      </w:r>
      <w:r w:rsidRPr="0054198A">
        <w:rPr>
          <w:rFonts w:ascii="Calibri" w:hAnsi="Calibri" w:cs="Calibri"/>
        </w:rPr>
        <w:t>[13]</w:t>
      </w:r>
      <w:r>
        <w:fldChar w:fldCharType="end"/>
      </w:r>
    </w:p>
    <w:p w14:paraId="0ABA6235" w14:textId="77777777" w:rsidR="0054198A" w:rsidRDefault="0054198A"/>
    <w:p w14:paraId="1A3546BF" w14:textId="661DD70C" w:rsidR="00601CFB" w:rsidRDefault="0054198A">
      <w:r w:rsidRPr="0054198A">
        <w:t xml:space="preserve">This research study presents a systematic methodology for recommending products by analyzing customer preferences and feedback. The approach involves a multi-step user interface where customers respond to </w:t>
      </w:r>
      <w:proofErr w:type="spellStart"/>
      <w:r w:rsidRPr="0054198A">
        <w:t>boolean</w:t>
      </w:r>
      <w:proofErr w:type="spellEnd"/>
      <w:r w:rsidRPr="0054198A">
        <w:t xml:space="preserve"> questions, select desired product features, and provide reviews or ratings. The collected data is organized into a structured dataset, which is preprocessed to handle missing values and prepare textual reviews for sentiment analysis using the VADER algorithm. A novel combined metric is developed, integrating sentiment scores and feature ratings, which classifies product features into strong, moderate, and weak categories through K-means clustering. The final recommendation is based on the balance of strong and moderate features relative to the total selected features. This study significantly contributes to personalized product recommendations by leveraging customer sentiment and feature </w:t>
      </w:r>
      <w:r w:rsidRPr="0054198A">
        <w:lastRenderedPageBreak/>
        <w:t>preferences, although it may have limitations in addressing the diversity of customer opinions and the dynamic nature of product features.</w:t>
      </w:r>
      <w:r>
        <w:fldChar w:fldCharType="begin"/>
      </w:r>
      <w:r>
        <w:instrText xml:space="preserve"> ADDIN ZOTERO_ITEM CSL_CITATION {"citationID":"mA9UodMj","properties":{"formattedCitation":"[14]","plainCitation":"[14]","noteIndex":0},"citationItems":[{"id":181,"uris":["http://zotero.org/users/local/UJFIzd2b/items/EN8L8FAF"],"itemData":{"id":181,"type":"paper-conference","container-title":"2024 3rd International Conference on Automation, Computing and Renewable Systems (ICACRS)","DOI":"10.1109/ICACRS62842.2024.10841483","event-place":"Pudukkottai, India","event-title":"2024 3rd International Conference on Automation, Computing and Renewable Systems (ICACRS)","ISBN":"9798331532420","license":"https://doi.org/10.15223/policy-029","page":"1631-1634","publisher":"IEEE","publisher-place":"Pudukkottai, India","source":"DOI.org (Crossref)","title":"Product Recommendation using Feature-Level Analysis","URL":"https://ieeexplore.ieee.org/document/10841483/","author":[{"family":"Kishore","given":"Pujala Nanda"},{"family":"Kishore Babu","given":"D."},{"family":"Jetty","given":"Kumara Raja"},{"family":"Raman Cholla","given":"Ravindra"}],"accessed":{"date-parts":[["2025",5,24]]},"issued":{"date-parts":[["2024",12,4]]}}}],"schema":"https://github.com/citation-style-language/schema/raw/master/csl-citation.json"} </w:instrText>
      </w:r>
      <w:r>
        <w:fldChar w:fldCharType="separate"/>
      </w:r>
      <w:r w:rsidRPr="0054198A">
        <w:rPr>
          <w:rFonts w:ascii="Calibri" w:hAnsi="Calibri" w:cs="Calibri"/>
        </w:rPr>
        <w:t>[14]</w:t>
      </w:r>
      <w:r>
        <w:fldChar w:fldCharType="end"/>
      </w:r>
    </w:p>
    <w:p w14:paraId="3D109239" w14:textId="77777777" w:rsidR="0054198A" w:rsidRDefault="0054198A"/>
    <w:p w14:paraId="3838BD4D" w14:textId="4A9D7F8B" w:rsidR="0054198A" w:rsidRDefault="0054198A">
      <w:r w:rsidRPr="0054198A">
        <w:t>The paper presents a model that leverages user sentiments from social networks, particularly Twitter, to enhance product recommendations. By integrating an Interest graph with Sentiment analysis, the study aims to establish correlations between various entities, thereby facilitating recommendations that include whom to follow on Twitter and what products to purchase online. The approach capitalizes on the real-time data available from tweets, highlighting the significance of sentiment in influencing buying decisions and brand perceptions. However, the paper does not explicitly address any limitations or gaps in the methodology, which could be an area for further exploration. Overall, the research underscores the potential of sentiment-based analysis in refining product recommendation systems, making it a valuable contribution to the field.</w:t>
      </w:r>
      <w:r>
        <w:fldChar w:fldCharType="begin"/>
      </w:r>
      <w:r>
        <w:instrText xml:space="preserve"> ADDIN ZOTERO_ITEM CSL_CITATION {"citationID":"cnfhnS0P","properties":{"formattedCitation":"[15]","plainCitation":"[15]","noteIndex":0},"citationItems":[{"id":182,"uris":["http://zotero.org/users/local/UJFIzd2b/items/BE3VI9AY"],"itemData":{"id":182,"type":"paper-conference","container-title":"2015 17th UKSim-AMSS International Conference on Modelling and Simulation (UKSim)","DOI":"10.1109/UKSim.2015.26","event-place":"Cambridge, United Kingdom","event-title":"2015 17th UKSim-AMSS International Conference on Modelling and Simulation (UKSim)","ISBN":"978-1-4799-8713-9","page":"75-80","publisher":"IEEE","publisher-place":"Cambridge, United Kingdom","source":"DOI.org (Crossref)","title":"A Sentiment and Interest Based Approach for Product Recommendation","URL":"http://ieeexplore.ieee.org/document/7576524/","author":[{"family":"Jawa","given":"Vibhu"},{"family":"Hasija","given":"Varun"}],"accessed":{"date-parts":[["2025",5,24]]},"issued":{"date-parts":[["2015",3]]}}}],"schema":"https://github.com/citation-style-language/schema/raw/master/csl-citation.json"} </w:instrText>
      </w:r>
      <w:r>
        <w:fldChar w:fldCharType="separate"/>
      </w:r>
      <w:r w:rsidRPr="0054198A">
        <w:rPr>
          <w:rFonts w:ascii="Calibri" w:hAnsi="Calibri" w:cs="Calibri"/>
        </w:rPr>
        <w:t>[15]</w:t>
      </w:r>
      <w:r>
        <w:fldChar w:fldCharType="end"/>
      </w:r>
    </w:p>
    <w:p w14:paraId="15A969FE" w14:textId="77777777" w:rsidR="0054198A" w:rsidRDefault="0054198A"/>
    <w:p w14:paraId="24B9DDF2" w14:textId="59CB461B" w:rsidR="0054198A" w:rsidRDefault="0054198A">
      <w:r w:rsidRPr="0054198A">
        <w:t>The paper presents an enhanced recommendation system that incorporates aspect-based sentiment analysis to improve the reliability of product reviews on platforms like Amazon and Netflix. The authors propose a novel approach that substitutes traditional attention mechanisms with fast Fourier transform in the input embedding, allowing for better modeling of diverse semantic relationships within text. Experimental results demonstrate that this new model significantly outperforms baseline models, achieving accuracy rates of 75.06%, 79.93%, and 72.31% on datasets from Laptop Reviews, Restaurant Reviews, and Twitter, respectively. Despite the complexity typically associated with attention-based models, this approach is noted for requiring fewer parameters, thus enhancing efficiency. The study highlights the importance of developing high-quality recommendation systems that effectively cover various aspects of product reviews, addressing a critical need in the current landscape of e-commerce. However, the paper does not explicitly discuss limitations or gaps, which could be an area for further exploration.</w:t>
      </w:r>
      <w:r>
        <w:fldChar w:fldCharType="begin"/>
      </w:r>
      <w:r>
        <w:instrText xml:space="preserve"> ADDIN ZOTERO_ITEM CSL_CITATION {"citationID":"XKrCifNx","properties":{"formattedCitation":"[16]","plainCitation":"[16]","noteIndex":0},"citationItems":[{"id":185,"uris":["http://zotero.org/users/local/UJFIzd2b/items/6UQN3AD5"],"itemData":{"id":185,"type":"chapter","container-title":"Responsible Data Science","event-place":"Singapore","ISBN":"978-981-19445-2-9","language":"en","note":"collection-title: Lecture Notes in Electrical Engineering\nDOI: 10.1007/978-981-19-4453-6_5","page":"75-87","publisher":"Springer Nature Singapore","publisher-place":"Singapore","source":"DOI.org (Crossref)","title":"An Improved Recommendation System with Aspect-Based Sentiment Analysis","URL":"https://link.springer.com/10.1007/978-981-19-4453-6_5","volume":"940","editor":[{"family":"Mathew","given":"Jimson"},{"family":"Santhosh Kumar","given":"G."},{"family":"P.","given":"Deepak"},{"family":"Jose","given":"Joemon M."}],"author":[{"family":"Safar","given":"Seema"},{"family":"Jose","given":"Babita R."},{"family":"Santhanakrishnan","given":"T."}],"accessed":{"date-parts":[["2025",5,24]]},"issued":{"date-parts":[["2022"]]}}}],"schema":"https://github.com/citation-style-language/schema/raw/master/csl-citation.json"} </w:instrText>
      </w:r>
      <w:r>
        <w:fldChar w:fldCharType="separate"/>
      </w:r>
      <w:r w:rsidRPr="0054198A">
        <w:rPr>
          <w:rFonts w:ascii="Calibri" w:hAnsi="Calibri" w:cs="Calibri"/>
        </w:rPr>
        <w:t>[16]</w:t>
      </w:r>
      <w:r>
        <w:fldChar w:fldCharType="end"/>
      </w:r>
    </w:p>
    <w:p w14:paraId="41F03D8F" w14:textId="77777777" w:rsidR="0054198A" w:rsidRDefault="0054198A"/>
    <w:p w14:paraId="340DF8D4" w14:textId="464117CA" w:rsidR="0054198A" w:rsidRDefault="0054198A">
      <w:r w:rsidRPr="0054198A">
        <w:t xml:space="preserve">The study focuses on enhancing product recommendations in e-commerce by analyzing user sentiment in product reviews through a Joint Sentiment/Topic model. It begins by constructing a sentiment dictionary that integrates various external sentiment sources to effectively analyze the reviews. The researchers then develop a method to determine the sentiment polarity of the reviews, which serves as prior knowledge for the model. The results indicate that this approach successfully captures the sentiment orientation of product reviews, thereby improving the scientific basis for product recommendations. However, the study does not address potential </w:t>
      </w:r>
      <w:r w:rsidRPr="0054198A">
        <w:lastRenderedPageBreak/>
        <w:t>limitations in the sentiment dictionary's comprehensiveness or the model's adaptability to different product categories. Overall, the significance of this research lies in its potential to make product recommendations more aligned with user sentiments, ultimately enhancing the shopping experience on e-commerce platforms.</w:t>
      </w:r>
      <w:r>
        <w:fldChar w:fldCharType="begin"/>
      </w:r>
      <w:r>
        <w:instrText xml:space="preserve"> ADDIN ZOTERO_ITEM CSL_CITATION {"citationID":"KGdwgDxy","properties":{"formattedCitation":"[17]","plainCitation":"[17]","noteIndex":0},"citationItems":[{"id":186,"uris":["http://zotero.org/users/local/UJFIzd2b/items/TLU4YTF2"],"itemData":{"id":186,"type":"paper-conference","container-title":"Proceedings of the 4th International Conference on Computer Science and Application Engineering","DOI":"10.1145/3424978.3425097","event-place":"Sanya China","event-title":"CSAE 2020: The 4th International Conference on Computer Science and Application Engineering","ISBN":"978-1-4503-7772-0","language":"en","page":"1-7","publisher":"ACM","publisher-place":"Sanya China","source":"DOI.org (Crossref)","title":"Sentiment Analysis of Product Reviews Based on JST Model","URL":"https://dl.acm.org/doi/10.1145/3424978.3425097","author":[{"family":"Lee","given":"Ruijia"},{"family":"Lyu","given":"Jiangyi"}],"accessed":{"date-parts":[["2025",5,24]]},"issued":{"date-parts":[["2020",10,20]]}}}],"schema":"https://github.com/citation-style-language/schema/raw/master/csl-citation.json"} </w:instrText>
      </w:r>
      <w:r>
        <w:fldChar w:fldCharType="separate"/>
      </w:r>
      <w:r w:rsidRPr="0054198A">
        <w:rPr>
          <w:rFonts w:ascii="Calibri" w:hAnsi="Calibri" w:cs="Calibri"/>
        </w:rPr>
        <w:t>[17]</w:t>
      </w:r>
      <w:r>
        <w:fldChar w:fldCharType="end"/>
      </w:r>
    </w:p>
    <w:p w14:paraId="3FBD7666" w14:textId="77777777" w:rsidR="0054198A" w:rsidRDefault="0054198A"/>
    <w:p w14:paraId="154DBA25" w14:textId="74397DE3" w:rsidR="0054198A" w:rsidRDefault="0054198A">
      <w:r w:rsidRPr="0054198A">
        <w:t>The study focuses on enhancing recommender systems through a multilevel sentiment analysis approach using hybrid deep learning models. It aims to analyze customer reviews, particularly for smartphones, to classify opinions based on varying sentiment polarities related to different product features. By combining review sentiment scores with price and star ratings, the research develops a global score for products, facilitating the ranking of items based on their positive attributes. The results demonstrate the effectiveness of this method in improving the decision-making process for marketing professionals and consumers, showcasing promising outcomes from the analysis of reviews sourced from various e-commerce platforms. However, the study may have limitations in terms of the specific product categories analyzed and the generalizability of the findings across different markets. Overall, the significance of this research lies in its potential to advance sentiment-based product recommendations, thereby contributing to better brand management and consumer satisfaction.</w:t>
      </w:r>
      <w:r>
        <w:fldChar w:fldCharType="begin"/>
      </w:r>
      <w:r>
        <w:instrText xml:space="preserve"> ADDIN ZOTERO_ITEM CSL_CITATION {"citationID":"KWurFhDo","properties":{"formattedCitation":"[18]","plainCitation":"[18]","noteIndex":0},"citationItems":[{"id":187,"uris":["http://zotero.org/users/local/UJFIzd2b/items/Q7CCY6J7"],"itemData":{"id":187,"type":"paper-conference","container-title":"2022 8th International Conference on Smart Structures and Systems (ICSSS)","DOI":"10.1109/ICSSS54381.2022.9782172","event-place":"Chennai, India","event-title":"2022 8th International Conference on Smart Structures and Systems (ICSSS)","ISBN":"978-1-66549-761-9","license":"https://doi.org/10.15223/policy-029","page":"01-06","publisher":"IEEE","publisher-place":"Chennai, India","source":"DOI.org (Crossref)","title":"An Approach for Recommender System Based on Multilevel Sentiment Analysis Using Hybrid Deep Learning Models","URL":"https://ieeexplore.ieee.org/document/9782172/","author":[{"family":"K","given":"Raviya"},{"family":"S","given":"Mary Vennila"}],"accessed":{"date-parts":[["2025",5,24]]},"issued":{"date-parts":[["2022",4,21]]}}}],"schema":"https://github.com/citation-style-language/schema/raw/master/csl-citation.json"} </w:instrText>
      </w:r>
      <w:r>
        <w:fldChar w:fldCharType="separate"/>
      </w:r>
      <w:r w:rsidRPr="0054198A">
        <w:rPr>
          <w:rFonts w:ascii="Calibri" w:hAnsi="Calibri" w:cs="Calibri"/>
        </w:rPr>
        <w:t>[18]</w:t>
      </w:r>
      <w:r>
        <w:fldChar w:fldCharType="end"/>
      </w:r>
    </w:p>
    <w:p w14:paraId="6867D9E5" w14:textId="77777777" w:rsidR="0054198A" w:rsidRDefault="0054198A"/>
    <w:p w14:paraId="33BAD613" w14:textId="3779CA24" w:rsidR="0054198A" w:rsidRDefault="003548E2">
      <w:r w:rsidRPr="003548E2">
        <w:t>The paper presents a novel approach to enhancing recommender systems by integrating sentiment analysis, specifically utilizing a hybrid deep learning method combining CNN and LSTM to analyze customer product reviews. The objective is to improve the accuracy of product recommendations by leveraging the sentiment derived from these reviews, which are processed as word vectors. The results indicate that this integration significantly impacts the effectiveness of recommendations, as it allows for a more nuanced understanding of user preferences based on the sentiments expressed in reviews. However, the study may have limitations related to the dataset used, as it focuses solely on Amazon food reviews, which may not generalize across other product categories. The significance of this research lies in its potential to refine recommendation systems, making them more responsive to user sentiments, thereby enhancing the overall customer experience in online shopping environments.</w:t>
      </w:r>
      <w:r>
        <w:fldChar w:fldCharType="begin"/>
      </w:r>
      <w:r>
        <w:instrText xml:space="preserve"> ADDIN ZOTERO_ITEM CSL_CITATION {"citationID":"03tDSkEr","properties":{"formattedCitation":"[19]","plainCitation":"[19]","noteIndex":0},"citationItems":[{"id":189,"uris":["http://zotero.org/users/local/UJFIzd2b/items/FFMDU4ZB"],"itemData":{"id":189,"type":"chapter","container-title":"Reliability and Statistical Computing","event-place":"Cham","ISBN":"978-3-030-43411-3","language":"en","note":"collection-title: Springer Series in Reliability Engineering\nDOI: 10.1007/978-3-030-43412-0_8","page":"127-137","publisher":"Springer International Publishing","publisher-place":"Cham","source":"DOI.org (Crossref)","title":"Integrating Sentiment Analysis in Recommender Systems","URL":"http://link.springer.com/10.1007/978-3-030-43412-0_8","editor":[{"family":"Pham","given":"Hoang"}],"author":[{"family":"Hung","given":"Bui Thanh"}],"accessed":{"date-parts":[["2025",5,24]]},"issued":{"date-parts":[["2020"]]}}}],"schema":"https://github.com/citation-style-language/schema/raw/master/csl-citation.json"} </w:instrText>
      </w:r>
      <w:r>
        <w:fldChar w:fldCharType="separate"/>
      </w:r>
      <w:r w:rsidRPr="003548E2">
        <w:rPr>
          <w:rFonts w:ascii="Calibri" w:hAnsi="Calibri" w:cs="Calibri"/>
        </w:rPr>
        <w:t>[19]</w:t>
      </w:r>
      <w:r>
        <w:fldChar w:fldCharType="end"/>
      </w:r>
    </w:p>
    <w:p w14:paraId="53BDB4F1" w14:textId="77777777" w:rsidR="003548E2" w:rsidRDefault="003548E2"/>
    <w:p w14:paraId="59A82589" w14:textId="032D7DC8" w:rsidR="003548E2" w:rsidRDefault="003548E2">
      <w:r w:rsidRPr="003548E2">
        <w:t xml:space="preserve">The research paper focuses on sentiment analysis through product-based reviews, utilizing natural language processing to categorize reviews into positive, negative, and neutral sentiments. The study employs various machine learning techniques to assess user opinions and emotional responses towards products, with a particular emphasis on the effectiveness of different algorithms. Among these, the logistic regression algorithm demonstrated the highest </w:t>
      </w:r>
      <w:r w:rsidRPr="003548E2">
        <w:lastRenderedPageBreak/>
        <w:t>accuracy in sentiment classification. While the paper highlights the potential of sentiment analysis in enhancing product recommendations, it does not address specific limitations or gaps in the methodology or application of the algorithms. The significance of this study lies in its contribution to understanding consumer sentiment, which can inform better product recommendations and improve user experience.</w:t>
      </w:r>
      <w:r>
        <w:fldChar w:fldCharType="begin"/>
      </w:r>
      <w:r>
        <w:instrText xml:space="preserve"> ADDIN ZOTERO_ITEM CSL_CITATION {"citationID":"qMsEmndx","properties":{"formattedCitation":"[20]","plainCitation":"[20]","noteIndex":0},"citationItems":[{"id":190,"uris":["http://zotero.org/users/local/UJFIzd2b/items/ZGCIDDAZ"],"itemData":{"id":190,"type":"article-journal","abstract":"Sentiment analysis is opinion mining in which it uses natural language processing and extracts the reviews in positive, negative and neutral categories. This helps users to identify the emotional tone behind the body of a text. Sentiment analysis computes the user opinion, attitudes towards the product, and the emotions to that product. Some machine learning techniques are used to identify the sentiment for the product. This model tests the reviews using various machine learning algorithms. Logistic regression algorithm has given the highest accuracy as compared to other algorithms.","container-title":"International Journal of Advanced Research in Science, Communication and Technology","DOI":"10.48175/IJARSCT-3201","ISSN":"2581-9429","journalAbbreviation":"IJARSCT","language":"en","page":"392-397","source":"DOI.org (Crossref)","title":"Sentiment Analysis Using Product Based Reviews","author":[{"literal":"Disha Wadhe"},{"literal":"Rutuja Jangamwar"},{"literal":"Shweta Narwade"},{"literal":"Vedika Gawande"}],"issued":{"date-parts":[["2022",4,19]]}}}],"schema":"https://github.com/citation-style-language/schema/raw/master/csl-citation.json"} </w:instrText>
      </w:r>
      <w:r>
        <w:fldChar w:fldCharType="separate"/>
      </w:r>
      <w:r w:rsidRPr="003548E2">
        <w:rPr>
          <w:rFonts w:ascii="Calibri" w:hAnsi="Calibri" w:cs="Calibri"/>
        </w:rPr>
        <w:t>[20]</w:t>
      </w:r>
      <w:r>
        <w:fldChar w:fldCharType="end"/>
      </w:r>
    </w:p>
    <w:p w14:paraId="26DB225D" w14:textId="77777777" w:rsidR="003548E2" w:rsidRDefault="003548E2"/>
    <w:p w14:paraId="125C7D25" w14:textId="6C883789" w:rsidR="003548E2" w:rsidRDefault="003548E2">
      <w:r w:rsidRPr="003548E2">
        <w:t xml:space="preserve">The study focuses on enhancing recommendation systems (RS) by integrating sentiment analysis (SA) with collaborative filtering (CF) to improve product quality recommendations. It utilizes optimized artificial neural networks (ANN) to analyze textual reviews from e-commerce websites, demonstrating superior performance compared to traditional ANN methods. The research employs the standard </w:t>
      </w:r>
      <w:proofErr w:type="spellStart"/>
      <w:r w:rsidRPr="003548E2">
        <w:t>Movilense</w:t>
      </w:r>
      <w:proofErr w:type="spellEnd"/>
      <w:r w:rsidRPr="003548E2">
        <w:t xml:space="preserve"> dataset to validate the effectiveness of CF, revealing high recall and accuracy in recommending products tailored to user preferences. While the study showcases significant advancements in the accuracy of recommendations, it may have limitations related to the scope of datasets used and the generalizability of results across different e-commerce platforms. The significance of this research lies in its potential to provide users with more informed purchasing decisions by considering both product quality and user preferences through sentiment analysis.</w:t>
      </w:r>
      <w:r>
        <w:fldChar w:fldCharType="begin"/>
      </w:r>
      <w:r>
        <w:instrText xml:space="preserve"> ADDIN ZOTERO_ITEM CSL_CITATION {"citationID":"OgA9QbfY","properties":{"formattedCitation":"[21]","plainCitation":"[21]","noteIndex":0},"citationItems":[{"id":191,"uris":["http://zotero.org/users/local/UJFIzd2b/items/NWDDF5QN"],"itemData":{"id":191,"type":"article-journal","abstract":"Recommendation system (RS) help user for purchasing the right product of their interest within the affordable right price. Presently many RS make use of only filtering methods to recommend products to the user which is not taking care of the quality of products. Quality of products can be found from textual reviews available on various e-commerce websites and hence this RS performs Sentiment Analysis (SA)of extracted relevant textual reviews along with Collaborative Filtering (CF) to give accurate and good quality recommendations to the user. Reviews are analyzed using optimized Artificial Neural Network (ANN) which shows notified improvement than traditional ANN on real-time extracted data of reviews.CF performance is proved by using the standard dataset of movilense used in many research papers. Results show high recall and accuracy of CF for the recommendation of products to the target user.","container-title":"European Journal of Electrical Engineering and Computer Science","DOI":"10.24018/ejece.2021.5.2.284","ISSN":"2736-5751","issue":"2","journalAbbreviation":"EJECE","license":"http://creativecommons.org/licenses/by/4.0","page":"1-5","source":"DOI.org (Crossref)","title":"Need of Sentiments Analysis with CF for Quality Recommendations","volume":"5","author":[{"family":"Nehete","given":"Seema P."},{"family":"Devane","given":"Satish R."}],"issued":{"date-parts":[["2021",3,20]]}}}],"schema":"https://github.com/citation-style-language/schema/raw/master/csl-citation.json"} </w:instrText>
      </w:r>
      <w:r>
        <w:fldChar w:fldCharType="separate"/>
      </w:r>
      <w:r w:rsidRPr="003548E2">
        <w:rPr>
          <w:rFonts w:ascii="Calibri" w:hAnsi="Calibri" w:cs="Calibri"/>
        </w:rPr>
        <w:t>[21]</w:t>
      </w:r>
      <w:r>
        <w:fldChar w:fldCharType="end"/>
      </w:r>
    </w:p>
    <w:p w14:paraId="3F6E8DFF" w14:textId="77777777" w:rsidR="003548E2" w:rsidRDefault="003548E2"/>
    <w:p w14:paraId="7CA29310" w14:textId="23B460A9" w:rsidR="0054198A" w:rsidRDefault="003548E2">
      <w:r w:rsidRPr="003548E2">
        <w:t xml:space="preserve">This study focuses on analyzing sentiments expressed in product reviews to enhance product recommendations and customer satisfaction in e-commerce. It employs both rule-based and deep learning models, specifically utilizing NLTK, VADER, and </w:t>
      </w:r>
      <w:proofErr w:type="spellStart"/>
      <w:r w:rsidRPr="003548E2">
        <w:t>RoBERTa</w:t>
      </w:r>
      <w:proofErr w:type="spellEnd"/>
      <w:r w:rsidRPr="003548E2">
        <w:t xml:space="preserve">, to predict customer sentiments from Flipkart product reviews. The findings indicate that while VADER effectively handles short and simple reviews, it struggles with more complex sentiments. In contrast, </w:t>
      </w:r>
      <w:proofErr w:type="spellStart"/>
      <w:r w:rsidRPr="003548E2">
        <w:t>RoBERTa</w:t>
      </w:r>
      <w:proofErr w:type="spellEnd"/>
      <w:r w:rsidRPr="003548E2">
        <w:t xml:space="preserve"> demonstrates superior performance, achieving a Mean Absolute Error of 0.12 and an R2 value of 0.85, showcasing its ability to capture subtle emotions in customer feedback. The study highlights the significance of using advanced models like </w:t>
      </w:r>
      <w:proofErr w:type="spellStart"/>
      <w:r w:rsidRPr="003548E2">
        <w:t>RoBERTa</w:t>
      </w:r>
      <w:proofErr w:type="spellEnd"/>
      <w:r w:rsidRPr="003548E2">
        <w:t xml:space="preserve"> for accurately understanding customer sentiments, which can optimize product recommendations. However, it does not address the limitations of the dataset or the potential biases in sentiment analysis, indicating areas for future research.</w:t>
      </w:r>
      <w:r>
        <w:fldChar w:fldCharType="begin"/>
      </w:r>
      <w:r>
        <w:instrText xml:space="preserve"> ADDIN ZOTERO_ITEM CSL_CITATION {"citationID":"NCMajY0Y","properties":{"formattedCitation":"[22]","plainCitation":"[22]","noteIndex":0},"citationItems":[{"id":193,"uris":["http://zotero.org/users/local/UJFIzd2b/items/JJBT3D8W"],"itemData":{"id":193,"type":"article-journal","abstract":"This study analyses the feelings and opinions expressed in product reviews by utilizing NLTK (Natural Language Toolkit) and deep learning models to forecast customer sentiments and evaluate the probability of product purchases based on the review information available. The study examines the sentiment analysis applied to the Flipkart product reviews using a sentiment dataset. The NLTK, VADER, and RoBERTa models are evaluated for their effectiveness in predicting the sentiment of the customers. The analysis shows that the VADER, as a rule-based model is efficient in handling short and simple reviews but faces challenges with more complex sentiments. Meanwhile, RoBERTa outperforms VADER, with a Mean Absolute Error (MAE) of 0.12 and an R2 value of 0.85. The comparative study shows the ability of RoBERTa to capture subtle emotions in customer reviews and accurately understand customer feedback, proving to be valuable in e-commerce for optimizing product recommendations and customer satisfaction.","container-title":"Journal of Trends in Computer Science and Smart Technology","DOI":"10.36548/jtcsst.2024.3.007","ISSN":"2582-4104","issue":"3","journalAbbreviation":"JTCSST","language":"en","page":"301-311","source":"DOI.org (Crossref)","title":"Sentiment Analysis of Product Reviews using Rule-based and Deep-Learning Models","volume":"6","author":[{"family":"Surendra","given":"K."},{"family":"Prakash","given":"K. Nithin"},{"family":"Kumar","given":"J. Maruthi"},{"family":"Goud","given":"G. Rakesh"},{"family":"Shanmugapriya","given":"N."}],"issued":{"date-parts":[["2024",9]]}}}],"schema":"https://github.com/citation-style-language/schema/raw/master/csl-citation.json"} </w:instrText>
      </w:r>
      <w:r>
        <w:fldChar w:fldCharType="separate"/>
      </w:r>
      <w:r w:rsidRPr="003548E2">
        <w:rPr>
          <w:rFonts w:ascii="Calibri" w:hAnsi="Calibri" w:cs="Calibri"/>
        </w:rPr>
        <w:t>[22]</w:t>
      </w:r>
      <w:r>
        <w:fldChar w:fldCharType="end"/>
      </w:r>
    </w:p>
    <w:p w14:paraId="71DA59BD" w14:textId="77777777" w:rsidR="003548E2" w:rsidRDefault="003548E2"/>
    <w:p w14:paraId="3240C655" w14:textId="1EB5D3BF" w:rsidR="003548E2" w:rsidRDefault="003548E2" w:rsidP="003548E2">
      <w:r w:rsidRPr="003548E2">
        <w:t xml:space="preserve">This research paper delves into the significance of sentiment analysis within the context of e-commerce, emphasizing the need to understand customer emotions and opinions expressed in textual data. The study aims to predict customer recommendations based on the analysis of review texts, utilizing Natural Language Processing (NLP) techniques to identify patterns in consumer sentiments. The approach involves employing probabilistic models for text </w:t>
      </w:r>
      <w:r w:rsidRPr="003548E2">
        <w:lastRenderedPageBreak/>
        <w:t>classification and information retrieval, which are pivotal in deciphering customer behavior in the increasingly digital shopping landscape. While the research highlights the growing importance of online shopping and its implications for transaction forecasting, it also acknowledges a gap in focusing predominantly on developed economies, suggesting a need for broader exploration in diverse markets. The findings underscore the potential of sentiment analysis to enhance product recommendations, thereby contributing to improved customer experiences in e-commerce.</w:t>
      </w:r>
      <w:r>
        <w:fldChar w:fldCharType="begin"/>
      </w:r>
      <w:r>
        <w:instrText xml:space="preserve"> ADDIN ZOTERO_ITEM CSL_CITATION {"citationID":"5Cm1yHAg","properties":{"formattedCitation":"[23]","plainCitation":"[23]","noteIndex":0},"citationItems":[{"id":194,"uris":["http://zotero.org/users/local/UJFIzd2b/items/ULJ68UMQ"],"itemData":{"id":194,"type":"paper-conference","container-title":"2024 IEEE 5th India Council International Subsections Conference (INDISCON)","DOI":"10.1109/INDISCON62179.2024.10744376","event-place":"Chandigarh, India","event-title":"2024 IEEE 5th India Council International Subsections Conference (INDISCON)","ISBN":"9798350376753","license":"https://doi.org/10.15223/policy-029","page":"1-6","publisher":"IEEE","publisher-place":"Chandigarh, India","source":"DOI.org (Crossref)","title":"Digital Emotions using Sentiment Analysis for Predictive Insights on Customer Recommendations","URL":"https://ieeexplore.ieee.org/document/10744376/","author":[{"family":"Kundra","given":"Harish"},{"family":"Vishnu","given":"Chiluveri"},{"family":"Vaishnavi","given":"Balpunuri Venkata"},{"family":"Kasireddy","given":"Chandrakiran Reddy"},{"family":"Akash","given":"Gundapuneni"},{"family":"Jindam","given":"Srihitha"}],"accessed":{"date-parts":[["2025",5,24]]},"issued":{"date-parts":[["2024",8,22]]}}}],"schema":"https://github.com/citation-style-language/schema/raw/master/csl-citation.json"} </w:instrText>
      </w:r>
      <w:r>
        <w:fldChar w:fldCharType="separate"/>
      </w:r>
      <w:r w:rsidRPr="003548E2">
        <w:rPr>
          <w:rFonts w:ascii="Calibri" w:hAnsi="Calibri" w:cs="Calibri"/>
        </w:rPr>
        <w:t>[23]</w:t>
      </w:r>
      <w:r>
        <w:fldChar w:fldCharType="end"/>
      </w:r>
    </w:p>
    <w:p w14:paraId="65CEB7F3" w14:textId="77777777" w:rsidR="003548E2" w:rsidRDefault="003548E2" w:rsidP="003548E2"/>
    <w:p w14:paraId="64F2CB7A" w14:textId="5B2E0D4F" w:rsidR="003548E2" w:rsidRDefault="003548E2" w:rsidP="003548E2">
      <w:r w:rsidRPr="003548E2">
        <w:t xml:space="preserve">The study focuses on enhancing product recommendation systems through opinion mining of Vietnamese customer reviews, particularly for laptops. It introduces a topic-based model to identify product features mentioned in reviews, integrating the </w:t>
      </w:r>
      <w:proofErr w:type="spellStart"/>
      <w:r w:rsidRPr="003548E2">
        <w:t>VietSentiWordnet</w:t>
      </w:r>
      <w:proofErr w:type="spellEnd"/>
      <w:r w:rsidRPr="003548E2">
        <w:t xml:space="preserve"> to assess the importance of these features. The analysis is based on over 2,000 Vietnamese comments, aiming to provide tailored product suggestions based on specific features rather than general evaluations. While the approach shows promise for practical application, it may be limited by the scope of the dataset and the specific focus on laptops, potentially affecting its generalizability to other product categories. The significance of this research lies in its potential to improve the relevance of product recommendations by leveraging detailed customer feedback, thus addressing a gap in traditional recommendation systems that often rely solely on overall ratings.</w:t>
      </w:r>
      <w:r>
        <w:fldChar w:fldCharType="begin"/>
      </w:r>
      <w:r>
        <w:instrText xml:space="preserve"> ADDIN ZOTERO_ITEM CSL_CITATION {"citationID":"cU93WeYB","properties":{"formattedCitation":"[24]","plainCitation":"[24]","noteIndex":0},"citationItems":[{"id":195,"uris":["http://zotero.org/users/local/UJFIzd2b/items/ESW2J2TV"],"itemData":{"id":195,"type":"chapter","container-title":"Soft Computing: Biomedical and Related Applications","event-place":"Cham","ISBN":"978-3-030-76619-1","language":"en","note":"collection-title: Studies in Computational Intelligence\nDOI: 10.1007/978-3-030-76620-7_27","page":"313-325","publisher":"Springer International Publishing","publisher-place":"Cham","source":"DOI.org (Crossref)","title":"Product Recommendation System Using Opinion Mining on Vietnamese Reviews","URL":"https://link.springer.com/10.1007/978-3-030-76620-7_27","volume":"981","editor":[{"family":"Phuong","given":"Nguyen Hoang"},{"family":"Kreinovich","given":"Vladik"}],"author":[{"family":"Truong","given":"Quoc-Dinh"},{"family":"Thi Bui","given":"Trinh Diem"},{"family":"Nguyen","given":"Hai Thanh"}],"accessed":{"date-parts":[["2025",5,24]]},"issued":{"date-parts":[["2021"]]}}}],"schema":"https://github.com/citation-style-language/schema/raw/master/csl-citation.json"} </w:instrText>
      </w:r>
      <w:r>
        <w:fldChar w:fldCharType="separate"/>
      </w:r>
      <w:r w:rsidRPr="003548E2">
        <w:rPr>
          <w:rFonts w:ascii="Calibri" w:hAnsi="Calibri" w:cs="Calibri"/>
        </w:rPr>
        <w:t>[24]</w:t>
      </w:r>
      <w:r>
        <w:fldChar w:fldCharType="end"/>
      </w:r>
    </w:p>
    <w:p w14:paraId="670EC3E6" w14:textId="77777777" w:rsidR="003548E2" w:rsidRDefault="003548E2" w:rsidP="003548E2"/>
    <w:p w14:paraId="71D87A4D" w14:textId="77777777" w:rsidR="003548E2" w:rsidRDefault="003548E2" w:rsidP="003548E2">
      <w:r w:rsidRPr="003548E2">
        <w:t>The study presents a novel approach to sentiment analysis of online product reviews through the Hybrid-Flash Butterfly Optimization with Deep Learning based Sentiment Analysis (HFBO-DLSA) technique. This method aims to accurately determine sentiment polarity in user reviews, addressing challenges such as sequence length and textual complexity. The HFBO-DLSA incorporates data pre-processing and utilizes a deep belief network for classification, with the HFBO algorithm enhancing hyperparameter tuning to optimize performance. Experimental results demonstrate the effectiveness of HFBO-DLSA, achieving an accuracy of 97.66%, precision of 98.54%, recall of 94.64%, and an F-score of 96.43% on the Canon dataset, outperforming existing models like ACO, SVM, and NN. While the study showcases significant advancements in sentiment analysis, it may still face limitations in generalizability across diverse datasets and contexts, highlighting the need for further research in sentiment-based product recommendation systems. The significance of this work lies in its potential to improve user satisfaction in e-commerce by providing more accurate sentiment insights.</w:t>
      </w:r>
      <w:r>
        <w:fldChar w:fldCharType="begin"/>
      </w:r>
      <w:r>
        <w:instrText xml:space="preserve"> ADDIN ZOTERO_ITEM CSL_CITATION {"citationID":"JU4ZyEyY","properties":{"formattedCitation":"[25]","plainCitation":"[25]","noteIndex":0},"citationItems":[{"id":196,"uris":["http://zotero.org/users/local/UJFIzd2b/items/XC6TZ376"],"itemData":{"id":196,"type":"article-journal","abstract":"Recently, online shopping is becoming a popular means for users to buy and consume with the advances in Internet technologies. Satisfaction of users could be efficiently improvised by carrying out a Sentiment Analysis (SA) of larger amount of user reviews on e-commerce platform. But still, it is a challenge to envision the precise sentiment polarity of the user reviews due to the modifications in sequence length, complicated logic, and textual order. In this study, we propose a Hybrid-Flash Butterfly Optimization with Deep Learning based Sentiment Analysis (HFBO-DLSA) for Online Product Reviews. The presented HFBO-DLSA technique mainly aims to determine the nature of sentiments based on online product reviews. For accomplishing this, the presented HFBO-DLSA technique applies data pre-processing at the preliminary stage to make it compatible. Besides, the HFBO-DLSA model uses deep belief network (DBN) model for classification. The HFBO algorithm is used as a hyperparameter tuning process to improve the SA performance of the DBN method. The experimental validation of the presented HFBO-DLSA method has been tested under a set of datasets. The experimental results reveal that the HFBO-DLSA approach surpasses recent techniques in terms of SA outcomes. Specifically, when compared to various existing models on the Canon dataset, the HFBO-DLSA technique achieves remarkable results with an accuracy of 97.66%, precision of 98.54%, recall of 94.64%, and an F-score of 96.43%. In comparative analysis, other approaches such as ACO, SVM, and NN exhibit poorer performance, while TextCNN, BiLSTM, and RCNN approaches yield slightly improved SA results.","container-title":"International Journal on Recent and Innovation Trends in Computing and Communication","DOI":"10.17762/ijritcc.v11i9.9585","ISSN":"2321-8169","issue":"9","journalAbbreviation":"IJRITCC","page":"3629-3640","source":"DOI.org (Crossref)","title":"Sentiment Analysis for Online Product Reviews and Recommendation Using Deep Learning Based Optimization Algorithm","volume":"11","author":[{"family":"P. Manjula","given":"Et Al."}],"issued":{"date-parts":[["2023",11,5]]}}}],"schema":"https://github.com/citation-style-language/schema/raw/master/csl-citation.json"} </w:instrText>
      </w:r>
      <w:r>
        <w:fldChar w:fldCharType="separate"/>
      </w:r>
      <w:r w:rsidRPr="003548E2">
        <w:rPr>
          <w:rFonts w:ascii="Calibri" w:hAnsi="Calibri" w:cs="Calibri"/>
        </w:rPr>
        <w:t>[25]</w:t>
      </w:r>
      <w:r>
        <w:fldChar w:fldCharType="end"/>
      </w:r>
    </w:p>
    <w:p w14:paraId="4EFA04C2" w14:textId="77777777" w:rsidR="003548E2" w:rsidRDefault="003548E2" w:rsidP="003548E2"/>
    <w:p w14:paraId="449D009C" w14:textId="77777777" w:rsidR="003548E2" w:rsidRDefault="003548E2" w:rsidP="003548E2"/>
    <w:p w14:paraId="503C4CB7" w14:textId="3AF0BC42" w:rsidR="003548E2" w:rsidRDefault="003548E2" w:rsidP="003548E2">
      <w:r w:rsidRPr="003548E2">
        <w:lastRenderedPageBreak/>
        <w:t>The study focuses on sentiment analysis, also known as opinion mining, as a natural language processing technique aimed at understanding the emotional tone in product reviews. It employs a lexicon-based approach using Vader and Roberta to analyze sentiments, determining whether reviews are positive, negative, or neutral. The results indicate that Roberta outperformed Vader, achieving an accuracy of approximately 91%. This research contributes valuable insights for academics and professionals interested in leveraging consumer sentiment for strategic decision-making in the competitive online market. However, the study does not explicitly mention any limitations or gaps, which could be an area for further exploration. The significance of this research lies in its potential to enhance sentiment-based product recommendations, ultimately aiding businesses in improving customer satisfaction and making informed choices.</w:t>
      </w:r>
      <w:r>
        <w:fldChar w:fldCharType="begin"/>
      </w:r>
      <w:r>
        <w:instrText xml:space="preserve"> ADDIN ZOTERO_ITEM CSL_CITATION {"citationID":"DoUv9RHO","properties":{"formattedCitation":"[26]","plainCitation":"[26]","noteIndex":0},"citationItems":[{"id":197,"uris":["http://zotero.org/users/local/UJFIzd2b/items/J3PUTJHB"],"itemData":{"id":197,"type":"paper-conference","container-title":"2024 International Conference on Intelligent and Innovative Technologies in Computing, Electrical and Electronics (IITCEE)","DOI":"10.1109/IITCEE59897.2024.10468039","event-place":"Bangalore, India","event-title":"2024 International Conference on Intelligent and Innovative Technologies in Computing, Electrical and Electronics (IITCEE)","ISBN":"9798350306415","license":"https://doi.org/10.15223/policy-029","page":"1-6","publisher":"IEEE","publisher-place":"Bangalore, India","source":"DOI.org (Crossref)","title":"Sentiment Analysis for Products Review based on NLP using Lexicon-Based Approach and Roberta","URL":"https://ieeexplore.ieee.org/document/10468039/","author":[{"family":"Kumar","given":"Bobby"},{"literal":"Sheetal"},{"family":"Badiger","given":"Veena S"},{"family":"Jacintha","given":"Anitha DSouza"}],"accessed":{"date-parts":[["2025",5,24]]},"issued":{"date-parts":[["2024",1,24]]}}}],"schema":"https://github.com/citation-style-language/schema/raw/master/csl-citation.json"} </w:instrText>
      </w:r>
      <w:r>
        <w:fldChar w:fldCharType="separate"/>
      </w:r>
      <w:r w:rsidRPr="003548E2">
        <w:rPr>
          <w:rFonts w:ascii="Calibri" w:hAnsi="Calibri" w:cs="Calibri"/>
        </w:rPr>
        <w:t>[26]</w:t>
      </w:r>
      <w:r>
        <w:fldChar w:fldCharType="end"/>
      </w:r>
      <w:r w:rsidRPr="003548E2">
        <w:t xml:space="preserve"> </w:t>
      </w:r>
    </w:p>
    <w:p w14:paraId="180A4B93" w14:textId="77777777" w:rsidR="003548E2" w:rsidRDefault="003548E2" w:rsidP="003548E2"/>
    <w:p w14:paraId="0F7F8006" w14:textId="7D610B06" w:rsidR="003548E2" w:rsidRDefault="00875E78" w:rsidP="003548E2">
      <w:r w:rsidRPr="00875E78">
        <w:t>This research paper presents a novel approach to enhancing product recommendation systems by integrating sentiment analysis and consumer purchase behavior. The study aims to improve recommendation performance by combining explicit knowledge from user-generated product reviews with implicit knowledge derived from users' purchasing preferences. The proposed sentiment and preference-guided strategy allows for the modeling of sentiment across various product aspects, utilizing dimensionality reduction and feature weighting techniques to optimize aspect selection. Evaluation results across multiple product categories demonstrate significant improvements over existing recommendation methods, highlighting the effectiveness of aspect weighting and selection. However, the study acknowledges limitations related to the potential negative impact of erroneous aspect extraction on recommendation performance and suggests future work focused on developing more accurate aspect selection algorithms. The significance of this research lies in its ability to provide users with explanations for product recommendations based on sentiment analysis, thereby enhancing user understanding and trust in the recommendations provided.</w:t>
      </w:r>
      <w:r>
        <w:fldChar w:fldCharType="begin"/>
      </w:r>
      <w:r>
        <w:instrText xml:space="preserve"> ADDIN ZOTERO_ITEM CSL_CITATION {"citationID":"QRyScXVA","properties":{"formattedCitation":"[27]","plainCitation":"[27]","noteIndex":0},"citationItems":[{"id":198,"uris":["http://zotero.org/users/local/UJFIzd2b/items/DTT9R49U"],"itemData":{"id":198,"type":"article-journal","abstract":"Purpose\n              Recommender system approaches such as collaborative and content-based filtering rely on user ratings and product descriptions to recommend products. More recently, recommender system research has focussed on exploiting knowledge from user-generated content such as product reviews to enhance recommendation performance. The purpose of this paper is to show that the performance of a recommender system can be enhanced by integrating explicit knowledge extracted from product reviews with implicit knowledge extracted from analysis of consumer’s purchase behaviour.\n            \n            \n              Design/methodology/approach\n              The authors introduce a sentiment and preference-guided strategy for product recommendation by integrating not only explicit, user-generated and sentiment-rich content but also implicit knowledge gleaned from users’ product purchase preferences. Integration of both of these knowledge sources helps to model sentiment over a set of product aspects. The authors show how established dimensionality reduction and feature weighting approaches from text classification can be adopted to weight and select an optimal subset of aspects for recommendation tasks. The authors compare the proposed approach against several baseline methods as well as the state-of-the-art better method, which recommends products that are superior to a query product.\n            \n            \n              Findings\n              Evaluation results from seven different product categories show that aspect weighting and selection significantly improves state-of-the-art recommendation approaches.\n            \n            \n              Research limitations/implications\n              The proposed approach recommends products by analysing user sentiment on product aspects. Therefore, the proposed approach can be used to develop recommender systems that can explain to users why a product is recommended. This is achieved by presenting an analysis of sentiment distribution over individual aspects that describe a given product.\n            \n            \n              Originality/value\n              This paper describes a novel approach to integrate consumer purchase behaviour analysis and aspect-level sentiment analysis to enhance recommendation. In particular, the authors introduce the idea of aspect weighting and selection to help users identify better products. Furthermore, the authors demonstrate the practical benefits of this approach on a variety of product categories and compare the approach with the current state-of-the-art approaches.","container-title":"Online Information Review","DOI":"10.1108/OIR-02-2017-0066","ISSN":"1468-4527","issue":"2","journalAbbreviation":"OIR","language":"en","license":"https://www.emerald.com/insight/site-policies","page":"399-416","source":"DOI.org (Crossref)","title":"Integrating selection-based aspect sentiment and preference knowledge for social recommender systems","volume":"44","author":[{"family":"Chen","given":"Yoke Yie"},{"family":"Wiratunga","given":"Nirmalie"},{"family":"Lothian","given":"Robert"}],"issued":{"date-parts":[["2019",12,13]]}}}],"schema":"https://github.com/citation-style-language/schema/raw/master/csl-citation.json"} </w:instrText>
      </w:r>
      <w:r>
        <w:fldChar w:fldCharType="separate"/>
      </w:r>
      <w:r w:rsidRPr="00875E78">
        <w:rPr>
          <w:rFonts w:ascii="Calibri" w:hAnsi="Calibri" w:cs="Calibri"/>
        </w:rPr>
        <w:t>[27]</w:t>
      </w:r>
      <w:r>
        <w:fldChar w:fldCharType="end"/>
      </w:r>
    </w:p>
    <w:p w14:paraId="4B93E73A" w14:textId="77777777" w:rsidR="00875E78" w:rsidRDefault="00875E78" w:rsidP="003548E2"/>
    <w:p w14:paraId="05C5A1D9" w14:textId="00C71ED3" w:rsidR="00875E78" w:rsidRDefault="00875E78" w:rsidP="003548E2">
      <w:r w:rsidRPr="00875E78">
        <w:t xml:space="preserve">The study focuses on enhancing online product recommendation systems by addressing the limitations posed by unreliable reviews, which often include fake feedback that leads to ambiguous results. The researchers developed a system that scrapes genuine reviews from various e-commerce websites, such as Amazon and Flipkart, and employs sentiment analysis alongside user trustworthiness assessment to generate more accurate recommendations. The approach incorporates multiple factors, including star ratings, buyer profiles, and purchase history, to evaluate the credibility of reviews. Experimental results indicate that the system achieves higher accuracy compared to traditional methods lacking sentiment analysis. However, challenges remain in obtaining personal information for assessing user trustworthiness, indicating a gap in the current methodology. The significance of this research lies in its potential </w:t>
      </w:r>
      <w:r w:rsidRPr="00875E78">
        <w:lastRenderedPageBreak/>
        <w:t>to improve consumer decision-making in e-commerce by providing reliable product recommendations based on trustworthy reviews and sentiment analysis.</w:t>
      </w:r>
      <w:r>
        <w:fldChar w:fldCharType="begin"/>
      </w:r>
      <w:r>
        <w:instrText xml:space="preserve"> ADDIN ZOTERO_ITEM CSL_CITATION {"citationID":"nNiX1Tx3","properties":{"formattedCitation":"[28]","plainCitation":"[28]","noteIndex":0},"citationItems":[{"id":200,"uris":["http://zotero.org/users/local/UJFIzd2b/items/CQ6SLS3S"],"itemData":{"id":200,"type":"article-journal","abstract":"The current online product recommendation system based on reviews has many limitations due to randomness in the review patterns. The data which is used are the reviews and ratings from the e-commerce websites. This data might contain fake reviews that make the data uncertain. Due to this, the currently existing systems produce ambiguous results on this present data. Instead of this, the new system uses only genuine reviews, considering the trustworthiness of the user and generates the results in a more significant manner. The proposed system scrapes reviews from different online websites and performs opinion mining and sentiment analysis on it. Other factors like star ratings, the buyer’s profile and previous purchases and whether the review has been given after purchasing or not are included. Based on these factors &amp; user trustworthiness, the website from which the user should buy the product will be recommended.","container-title":"ITM Web of Conferences","DOI":"10.1051/itmconf/20203203030","ISSN":"2271-2097","journalAbbreviation":"ITM Web Conf.","license":"https://creativecommons.org/licenses/by/4.0/","page":"03030","source":"DOI.org (Crossref)","title":"Product Recommendation System based on User Trustworthiness &amp; Sentiment Analysis","volume":"32","author":[{"family":"Soor","given":"Gunjeet Kaur"},{"family":"Morje","given":"Amey"},{"family":"Dalal","given":"Rohit"},{"family":"Vora","given":"Deepali"}],"editor":[{"family":"Patil","given":"M.D."},{"family":"Vyawahare","given":"V.A."}],"issued":{"date-parts":[["2020"]]}}}],"schema":"https://github.com/citation-style-language/schema/raw/master/csl-citation.json"} </w:instrText>
      </w:r>
      <w:r>
        <w:fldChar w:fldCharType="separate"/>
      </w:r>
      <w:r w:rsidRPr="00875E78">
        <w:rPr>
          <w:rFonts w:ascii="Calibri" w:hAnsi="Calibri" w:cs="Calibri"/>
        </w:rPr>
        <w:t>[28]</w:t>
      </w:r>
      <w:r>
        <w:fldChar w:fldCharType="end"/>
      </w:r>
    </w:p>
    <w:p w14:paraId="0E021998" w14:textId="77777777" w:rsidR="00875E78" w:rsidRDefault="00875E78" w:rsidP="003548E2"/>
    <w:p w14:paraId="7188CB92" w14:textId="77A72911" w:rsidR="00875E78" w:rsidRDefault="00875E78" w:rsidP="003548E2">
      <w:r w:rsidRPr="00875E78">
        <w:t>This study proposes a novel framework for sentiment-based product recommendations utilizing user reviews, specifically focusing on the Steam platform. The objective is to address the limitations of traditional recommendation systems that rely solely on rating scores, which often fail to capture the emotional nuances and comprehensive strengths and weaknesses of user experiences. By implementing a sentiment-based approach, the framework aims to enhance the understanding of users' emotional responses to products, thereby facilitating more personalized recommendations. While the study highlights the potential of sentiment analysis in improving recommendation accuracy, it may also face challenges related to the variability of user emotions and the subjective nature of reviews. Overall, this research contributes significantly to the field of sentiment-based product recommendations by offering a more nuanced understanding of consumer preferences in the digital marketplace.</w:t>
      </w:r>
      <w:r>
        <w:fldChar w:fldCharType="begin"/>
      </w:r>
      <w:r>
        <w:instrText xml:space="preserve"> ADDIN ZOTERO_ITEM CSL_CITATION {"citationID":"GR8rsbVJ","properties":{"formattedCitation":"[29]","plainCitation":"[29]","noteIndex":0},"citationItems":[{"id":202,"uris":["http://zotero.org/users/local/UJFIzd2b/items/RSSFQNHU"],"itemData":{"id":202,"type":"paper-conference","container-title":"2023 IEEE 12th Global Conference on Consumer Electronics (GCCE)","DOI":"10.1109/GCCE59613.2023.10315383","event-place":"Nara, Japan","event-title":"2023 IEEE 12th Global Conference on Consumer Electronics (GCCE)","ISBN":"9798350340181","license":"https://doi.org/10.15223/policy-029","page":"1199-1202","publisher":"IEEE","publisher-place":"Nara, Japan","source":"DOI.org (Crossref)","title":"A Novel Framework for Sentiment Based Product Recommendations Using User Reviews - A Case Study on the Steam Platform","URL":"https://ieeexplore.ieee.org/document/10315383/","author":[{"family":"Chen","given":"Yu-Hsuan"},{"family":"Lin","given":"Qing-Feng"}],"accessed":{"date-parts":[["2025",5,24]]},"issued":{"date-parts":[["2023",10,10]]}}}],"schema":"https://github.com/citation-style-language/schema/raw/master/csl-citation.json"} </w:instrText>
      </w:r>
      <w:r>
        <w:fldChar w:fldCharType="separate"/>
      </w:r>
      <w:r w:rsidRPr="00875E78">
        <w:rPr>
          <w:rFonts w:ascii="Calibri" w:hAnsi="Calibri" w:cs="Calibri"/>
        </w:rPr>
        <w:t>[29]</w:t>
      </w:r>
      <w:r>
        <w:fldChar w:fldCharType="end"/>
      </w:r>
    </w:p>
    <w:p w14:paraId="30BFCB67" w14:textId="77777777" w:rsidR="00875E78" w:rsidRDefault="00875E78" w:rsidP="003548E2"/>
    <w:p w14:paraId="7B04C504" w14:textId="5158520E" w:rsidR="00875E78" w:rsidRDefault="00875E78" w:rsidP="003548E2">
      <w:r w:rsidRPr="00875E78">
        <w:t>The study focuses on developing a scalable recommendation system that effectively assists users in selecting products from vast e-commerce options by utilizing sentiment analysis. It employs a distributed alternating least square matrix factorization approach that integrates both product ratings and user reviews, enhancing the recommendation process. The validation of user reviews through an up-vote technique and the application of a weighted rating normalization method contribute to improved recommendation accuracy. Extensive experiments conducted on Apache Spark demonstrate the system's capability to efficiently process large-scale data, addressing the challenges posed by the rapid accumulation of user preference data over time. However, the study does not explicitly mention limitations or gaps, which could be an area for further exploration. The significance of this research lies in its potential to refine sentiment-based product recommendations, ultimately saving users time and improving their shopping experience.</w:t>
      </w:r>
      <w:r>
        <w:fldChar w:fldCharType="begin"/>
      </w:r>
      <w:r>
        <w:instrText xml:space="preserve"> ADDIN ZOTERO_ITEM CSL_CITATION {"citationID":"Au5o9SmO","properties":{"formattedCitation":"[30]","plainCitation":"[30]","noteIndex":0},"citationItems":[{"id":203,"uris":["http://zotero.org/users/local/UJFIzd2b/items/PZMQ2ATT"],"itemData":{"id":203,"type":"chapter","container-title":"Proceedings of International Conference on Data Science and Applications","event-place":"Singapore","ISBN":"978-981-19663-0-9","language":"en","note":"collection-title: Lecture Notes in Networks and Systems\nDOI: 10.1007/978-981-19-6631-6_19","page":"265-279","publisher":"Springer Nature Singapore","publisher-place":"Singapore","source":"DOI.org (Crossref)","title":"Distributed Item Recommendation Using Sentiment Analysis","URL":"https://link.springer.com/10.1007/978-981-19-6631-6_19","volume":"551","editor":[{"family":"Saraswat","given":"Mukesh"},{"family":"Chowdhury","given":"Chandreyee"},{"family":"Kumar Mandal","given":"Chintan"},{"family":"Gandomi","given":"Amir H."}],"author":[{"family":"Singh","given":"Tinku"},{"family":"Rajput","given":"Vinarm"},{"family":"Sharma","given":"Nikhil"},{"literal":"Satakshi"},{"family":"Kumar","given":"Manish"}],"accessed":{"date-parts":[["2025",5,24]]},"issued":{"date-parts":[["2023"]]}}}],"schema":"https://github.com/citation-style-language/schema/raw/master/csl-citation.json"} </w:instrText>
      </w:r>
      <w:r>
        <w:fldChar w:fldCharType="separate"/>
      </w:r>
      <w:r w:rsidRPr="00875E78">
        <w:rPr>
          <w:rFonts w:ascii="Calibri" w:hAnsi="Calibri" w:cs="Calibri"/>
        </w:rPr>
        <w:t>[30]</w:t>
      </w:r>
      <w:r>
        <w:fldChar w:fldCharType="end"/>
      </w:r>
    </w:p>
    <w:p w14:paraId="6A04CF67" w14:textId="77777777" w:rsidR="00875E78" w:rsidRDefault="00875E78" w:rsidP="003548E2"/>
    <w:p w14:paraId="67059105" w14:textId="516E6504" w:rsidR="00875E78" w:rsidRDefault="007C1C19" w:rsidP="003548E2">
      <w:r w:rsidRPr="007C1C19">
        <w:t xml:space="preserve">The Sentiment Analysis-based Recommendation System (SA-RS) aims to enhance personalized and accurate recommendations by analyzing emotions, opinions, and thoughts related to specific objects or events. The study conducts a comprehensive survey of existing SA-RS methodologies to propose a universally applicable structure, addressing the integration of sentiment analysis with recommendation systems, which has been inadequately explored. It details the entire process from data preprocessing to emotion and recommendation models, categorizing sentiment analysis methods into centralized and distributed models. While the </w:t>
      </w:r>
      <w:r w:rsidRPr="007C1C19">
        <w:lastRenderedPageBreak/>
        <w:t>study provides a systematic organization of sentiment analysis models and outlines future research directions, it acknowledges the existing gaps in novel methodologies. The significance of this research lies in its potential to guide future researchers in the fields of sentiment analysis and recommendation systems, ultimately contributing to more effective product recommendations based on user sentiment.</w:t>
      </w:r>
      <w:r>
        <w:fldChar w:fldCharType="begin"/>
      </w:r>
      <w:r>
        <w:instrText xml:space="preserve"> ADDIN ZOTERO_ITEM CSL_CITATION {"citationID":"c3i5UrLc","properties":{"formattedCitation":"[31]","plainCitation":"[31]","noteIndex":0},"citationItems":[{"id":204,"uris":["http://zotero.org/users/local/UJFIzd2b/items/IJXULGM9"],"itemData":{"id":204,"type":"paper-conference","container-title":"Proceedings of the 2023 5th International Conference on Internet of Things, Automation and Artificial Intelligence","DOI":"10.1145/3653081.3653206","event-place":"Nanchang China","event-title":"IoTAAI 2023: 2023 5th International Conference on Internet of Things, Automation and Artificial Intelligence","ISBN":"9798400716485","language":"en","page":"744-750","publisher":"ACM","publisher-place":"Nanchang China","source":"DOI.org (Crossref)","title":"Sentiment Analysis-based Recommendation System Architecture","URL":"https://dl.acm.org/doi/10.1145/3653081.3653206","author":[{"family":"Cheng","given":"Letian"}],"accessed":{"date-parts":[["2025",5,24]]},"issued":{"date-parts":[["2023",11,24]]}}}],"schema":"https://github.com/citation-style-language/schema/raw/master/csl-citation.json"} </w:instrText>
      </w:r>
      <w:r>
        <w:fldChar w:fldCharType="separate"/>
      </w:r>
      <w:r w:rsidRPr="007C1C19">
        <w:rPr>
          <w:rFonts w:ascii="Calibri" w:hAnsi="Calibri" w:cs="Calibri"/>
        </w:rPr>
        <w:t>[31]</w:t>
      </w:r>
      <w:r>
        <w:fldChar w:fldCharType="end"/>
      </w:r>
    </w:p>
    <w:p w14:paraId="39DDBC53" w14:textId="77777777" w:rsidR="007C1C19" w:rsidRDefault="007C1C19" w:rsidP="003548E2"/>
    <w:p w14:paraId="184B8369" w14:textId="7F7B4F16" w:rsidR="007C1C19" w:rsidRDefault="007C1C19" w:rsidP="003548E2">
      <w:r w:rsidRPr="007C1C19">
        <w:t>The paper presents a novel approach to product recommendation that leverages sentiment analysis of user-generated product reviews. The authors propose a recommendation ranking strategy that integrates both similarity and sentiment to identify products that are not only similar but also perceived as superior to a given query product based on reviewer opinions. The methodology involves mining opinionated product descriptions and calculating sentiment and popularity scores for product features, allowing for a more nuanced recommendation process. The results demonstrate the effectiveness of this sentiment-enhanced recommendation system across various Amazon product categories. However, the study may have limitations in terms of the specific features considered and the potential biases in user-generated content. Overall, this research significantly contributes to the field of sentiment-based product recommendation by providing a framework that combines qualitative insights from reviews with traditional similarity measures.</w:t>
      </w:r>
      <w:r>
        <w:fldChar w:fldCharType="begin"/>
      </w:r>
      <w:r>
        <w:instrText xml:space="preserve"> ADDIN ZOTERO_ITEM CSL_CITATION {"citationID":"H9Ry4HWK","properties":{"formattedCitation":"[32]","plainCitation":"[32]","noteIndex":0},"citationItems":[{"id":205,"uris":["http://zotero.org/users/local/UJFIzd2b/items/N9AMLUQ4"],"itemData":{"id":205,"type":"paper-conference","container-title":"Proceedings of the 7th ACM conference on Recommender systems","DOI":"10.1145/2507157.2507199","event-place":"Hong Kong China","event-title":"RecSys '13: Seventh ACM Conference on Recommender Systems","ISBN":"978-1-4503-2409-0","language":"en","page":"411-414","publisher":"ACM","publisher-place":"Hong Kong China","source":"DOI.org (Crossref)","title":"Sentimental product recommendation","URL":"https://dl.acm.org/doi/10.1145/2507157.2507199","author":[{"family":"Dong","given":"Ruihai"},{"family":"O'Mahony","given":"Michael P."},{"family":"Schaal","given":"Markus"},{"family":"McCarthy","given":"Kevin"},{"family":"Smyth","given":"Barry"}],"accessed":{"date-parts":[["2025",5,24]]},"issued":{"date-parts":[["2013",10,12]]}}}],"schema":"https://github.com/citation-style-language/schema/raw/master/csl-citation.json"} </w:instrText>
      </w:r>
      <w:r>
        <w:fldChar w:fldCharType="separate"/>
      </w:r>
      <w:r w:rsidRPr="007C1C19">
        <w:rPr>
          <w:rFonts w:ascii="Calibri" w:hAnsi="Calibri" w:cs="Calibri"/>
        </w:rPr>
        <w:t>[32]</w:t>
      </w:r>
      <w:r>
        <w:fldChar w:fldCharType="end"/>
      </w:r>
    </w:p>
    <w:p w14:paraId="6B35AC76" w14:textId="77777777" w:rsidR="007C1C19" w:rsidRDefault="007C1C19" w:rsidP="003548E2"/>
    <w:p w14:paraId="21836391" w14:textId="03CFC3C4" w:rsidR="007C1C19" w:rsidRDefault="007C1C19" w:rsidP="003548E2">
      <w:r w:rsidRPr="007C1C19">
        <w:t>The study focuses on enhancing product recommendation systems in e-commerce through sentiment analysis, which involves extracting and analyzing customer opinions from reviews, ratings, and emoticons. The researchers employ a hybrid learning algorithm to classify sentiments as positive, negative, or neutral, thereby improving the quality of recommendations. A significant aspect of the approach is the pre-processing of data, which is crucial for accurate sentiment detection. The system also incorporates a mechanism to identify fake reviews by analyzing user behavior, specifically through MAC address tracking. While the study demonstrates the effectiveness of sentiment analysis in improving decision-making and product recommendations, it acknowledges potential limitations in scalability and the need for further research to extend the methodology to various mobile products and online social networks. The significance of this work lies in its potential to enhance user experience and trust in e-commerce platforms by providing reliable product recommendations based on genuine customer feedback.</w:t>
      </w:r>
      <w:r>
        <w:fldChar w:fldCharType="begin"/>
      </w:r>
      <w:r>
        <w:instrText xml:space="preserve"> ADDIN ZOTERO_ITEM CSL_CITATION {"citationID":"mXfojPF9","properties":{"formattedCitation":"[33]","plainCitation":"[33]","noteIndex":0},"citationItems":[{"id":207,"uris":["http://zotero.org/users/local/UJFIzd2b/items/998ZI3EL"],"itemData":{"id":207,"type":"article-journal","abstract":"E-Commerce has been known as a rapidly growing commercial enterprise, and even though on line purchasing has no longer accompanied those identical boom patterns within the beyond, it's miles now being diagnosed for its capability. Sentiment evaluation is one of the current research subjects in the subject of textual content mining. Opinions and sentiments mining from natural language are very difficult task. Sentiment analysis is the best solution. This gives important information for decision making in various domains. Various sentiment detection methods are available which affect the quality of result. In this project we are finding the sentiments of people related to the services of E-shopping websites. The sentiments include reviews, ratings and emoticons. The main goal is to recommend the products to users which are posted in E-shopping website and analyzing which one is the best. For this we use hybrid learning algorithm which analyze various feedbacks related to the services. Text mining algorithm is used to find scores of each word. Then sentiments are classified as negative, positive and neutral. It has been observed that the pre-processing of the data is greatly affecting the quality of detected sentiments. Finally analysis takes place based on classification. To find out fake review in the website can be analyzed. This device will discover fake critiques made via posting fake remarks about a product via figuring out the MAC deal with in conjunction with assessment posting styles. User will login to the device using his consumer identification and password and could view various merchandise and will give assessment approximately the product. To discover the evaluation is fake or authentic, system will find out the MAC address of the consumer if the machine observes fake assessment send by way of the identical MAC Address many a times it'll inform the admin to do away with that overview from the device. This gadget uses information mining technique. This machine allows the user to find out accurate overview of the product.","container-title":"International Journal of Scientific Research in Computer Science, Engineering and Information Technology","DOI":"10.32628/CSEIT195537","ISSN":"2456-3307","journalAbbreviation":"IJSRCSEIT","language":"en","page":"228-234","source":"DOI.org (Crossref)","title":"Sentiment Analysis for Product Recommendation System Using Enhanced Stochastic Learning Algorithm","author":[{"family":"Gayathri","given":"S."},{"family":"Thyagarajan","given":"K."}],"issued":{"date-parts":[["2019",10,15]]}}}],"schema":"https://github.com/citation-style-language/schema/raw/master/csl-citation.json"} </w:instrText>
      </w:r>
      <w:r>
        <w:fldChar w:fldCharType="separate"/>
      </w:r>
      <w:r w:rsidRPr="007C1C19">
        <w:rPr>
          <w:rFonts w:ascii="Calibri" w:hAnsi="Calibri" w:cs="Calibri"/>
        </w:rPr>
        <w:t>[33]</w:t>
      </w:r>
      <w:r>
        <w:fldChar w:fldCharType="end"/>
      </w:r>
    </w:p>
    <w:p w14:paraId="14162233" w14:textId="77777777" w:rsidR="007C1C19" w:rsidRDefault="007C1C19" w:rsidP="003548E2"/>
    <w:p w14:paraId="7209D5E0" w14:textId="15420CF4" w:rsidR="007C1C19" w:rsidRDefault="007C1C19" w:rsidP="003548E2">
      <w:r w:rsidRPr="007C1C19">
        <w:t xml:space="preserve">The study presents a personalized recommendation system that addresses the limitations of existing e-commerce platforms by incorporating users' subjective purchasing criteria and </w:t>
      </w:r>
      <w:r w:rsidRPr="007C1C19">
        <w:lastRenderedPageBreak/>
        <w:t>conducting sentiment analysis on product reviews. The approach involves creating an emotional dictionary tailored to specific product attributes, allowing for a nuanced analysis of user-generated reviews. By enabling users to prioritize product attributes, the system assigns different weights to sentiment scores, resulting in a customized recommendation list that reflects individual preferences. The research highlights the importance of utilizing qualitative review data over traditional quantitative ratings, thereby enhancing the relevance of recommendations. However, the study acknowledges the challenge of constructing emotional dictionaries for diverse product attributes and the need for further exploration in this area. The significance of this research lies in its potential to improve user decision-making in online shopping by providing more relevant and personalized product suggestions based on sentiment analysis.</w:t>
      </w:r>
      <w:r>
        <w:fldChar w:fldCharType="begin"/>
      </w:r>
      <w:r>
        <w:instrText xml:space="preserve"> ADDIN ZOTERO_ITEM CSL_CITATION {"citationID":"48YfQVx1","properties":{"formattedCitation":"[34]","plainCitation":"[34]","noteIndex":0},"citationItems":[{"id":209,"uris":["http://zotero.org/users/local/UJFIzd2b/items/XNLZKLEC"],"itemData":{"id":209,"type":"article-journal","abstract":"As the size of the e-commerce market grows, the consequences of it are appearing throughout society. The business environment of a company changes from a product center to a user center and introduces a recommendation system. However, the existing research has shown a limitation in deriving customized recommendation information to reflect the detailed information that users consider when purchasing a product. Therefore, the proposed system reflects the user's subjective purchasing criteria in the recommendation algorithm. And conduct sentiment analysis of product review data. Finally, the final sentiment score is weighted according to the purchase criteria priority, recommends the results to the user.","container-title":"International Journal of Electrical and Computer Engineering (IJECE)","DOI":"10.11591/ijece.v11i3.pp2399-2406","ISSN":"2722-2578, 2088-8708","issue":"3","journalAbbreviation":"IJECE","license":"http://creativecommons.org/licenses/by-sa/4.0","page":"2399","source":"DOI.org (Crossref)","title":"Personal customized recommendation system reflecting purchase criteria and product reviews sentiment analysis","volume":"11","author":[{"family":"Guanchen","given":"Wu"},{"family":"Kim","given":"Minkyu"},{"family":"Jung","given":"Hoekyung"}],"issued":{"date-parts":[["2021",6,1]]}}}],"schema":"https://github.com/citation-style-language/schema/raw/master/csl-citation.json"} </w:instrText>
      </w:r>
      <w:r>
        <w:fldChar w:fldCharType="separate"/>
      </w:r>
      <w:r w:rsidRPr="007C1C19">
        <w:rPr>
          <w:rFonts w:ascii="Calibri" w:hAnsi="Calibri" w:cs="Calibri"/>
        </w:rPr>
        <w:t>[34]</w:t>
      </w:r>
      <w:r>
        <w:fldChar w:fldCharType="end"/>
      </w:r>
    </w:p>
    <w:p w14:paraId="32568120" w14:textId="77777777" w:rsidR="007C1C19" w:rsidRDefault="007C1C19" w:rsidP="003548E2"/>
    <w:p w14:paraId="2FACB23C" w14:textId="2005B7F5" w:rsidR="007C1C19" w:rsidRDefault="007C1C19" w:rsidP="003548E2">
      <w:r w:rsidRPr="007C1C19">
        <w:t>The research paper focuses on enhancing product recommendation systems in e-commerce through sentiment analysis using a hybrid algorithm. The study aims to analyze user sentiments derived from reviews, ratings, and emoticons related to e-shopping services, thereby facilitating better product recommendations. The approach involves employing text mining techniques to classify sentiments as negative, positive, or neutral, while also addressing the challenge of identifying fake reviews by tracking user MAC addresses. The results indicate that the hybrid recommendation model outperforms traditional methods, providing more accurate and personalized recommendations. However, the study acknowledges limitations in data preprocessing and the need for improved datasets to further enhance the effectiveness of the sentiment analysis. The significance of this research lies in its potential to improve decision-making processes in e-commerce, ultimately leading to increased customer satisfaction and sales.</w:t>
      </w:r>
      <w:r>
        <w:fldChar w:fldCharType="begin"/>
      </w:r>
      <w:r>
        <w:instrText xml:space="preserve"> ADDIN ZOTERO_ITEM CSL_CITATION {"citationID":"myf283kL","properties":{"formattedCitation":"[35]","plainCitation":"[35]","noteIndex":0},"citationItems":[{"id":211,"uris":["http://zotero.org/users/local/UJFIzd2b/items/8NNLD8DP"],"itemData":{"id":211,"type":"article-journal","abstract":"E-Commerce has been known as a rapidly growing commercial enterprise, and even though on line purchasing has no longer accompanied those identical boom patterns within the beyond, it's miles now being diagnosed for its capability. Sentiment evaluation is one of the current research subjects in the subject of textual content mining. Opinions and sentiments mining from natural language are very difficult task. Sentiment analysis is the best solution. This gives important information for decision making in various domains. Various sentiment detection methods are available which affect the quality of result. In this paper, finding the sentiments of people related to the services of E-shopping websites. The sentiments include reviews, ratings and emoticons. The main goal is to recommend the products to users which are posted in E-shopping website and analyzing which one is the best and use hybrid learning algorithm which analyze various feedbacks related to the services. Text mining algorithm is used to find scores of each word. Then sentiments are classified as negative, positive and neutral. It has been observed that the pre-processing of the data is greatly affecting the quality of detected sentiments. Finally analysis takes place based on classification. To find out fake review in the website can be analyzed. This device will discover fake critiques made via posting fake remarks about a product via figuring out the MAC deal with in conjunction with assessment posting styles. User will login to the device using his consumer identification and password and could view various merchandise and will give assessment approximately the product. To discover the evaluation is fake or authentic, system will find out the MAC address of the consumer if the machine observes fake assessment send by way of the identical MAC Address many a times it'll inform the admin to do away with that overview from the device. This gadget uses information mining technique. This machine allows the user to find out accurate overview of the product.","container-title":"International Journal of Scientific Research in Computer Science, Engineering and Information Technology","DOI":"10.32628/CSEIT195451","ISSN":"2456-3307","journalAbbreviation":"IJSRCSEIT","language":"en","page":"278-287","source":"DOI.org (Crossref)","title":"Sentiment Analysis for Product Recommendation System Using Hybrid Algorithm","author":[{"family":"Umamaheswari","given":"R."},{"family":"Kanimozhi","given":"G."}],"issued":{"date-parts":[["2019",8,31]]}}}],"schema":"https://github.com/citation-style-language/schema/raw/master/csl-citation.json"} </w:instrText>
      </w:r>
      <w:r>
        <w:fldChar w:fldCharType="separate"/>
      </w:r>
      <w:r w:rsidRPr="007C1C19">
        <w:rPr>
          <w:rFonts w:ascii="Calibri" w:hAnsi="Calibri" w:cs="Calibri"/>
        </w:rPr>
        <w:t>[35]</w:t>
      </w:r>
      <w:r>
        <w:fldChar w:fldCharType="end"/>
      </w:r>
    </w:p>
    <w:p w14:paraId="37F62AE4" w14:textId="77777777" w:rsidR="007C1C19" w:rsidRDefault="007C1C19" w:rsidP="003548E2"/>
    <w:p w14:paraId="76E87923" w14:textId="568E86E8" w:rsidR="007C1C19" w:rsidRDefault="007C1C19" w:rsidP="003548E2">
      <w:r w:rsidRPr="007C1C19">
        <w:t>The research paper presents a novel approach to enhancing online product recommendations through a model called CISER, which integrates reviewer credibility analysis and fine-grained sentiment analysis of product features. The study aims to automate the understanding of user preferences by employing a five-module framework that includes candidate feature extraction, reviewer credibility analysis, user interest mining, candidate feature sentiment assignment, and a recommendation module. The results indicate that the CISER model achieves a mean average precision of 93% at MAP@1 and 49% at MAP@3, outperforming existing systems. However, the paper does not explicitly address potential limitations or gaps in the methodology. The significance of this research lies in its ability to provide more accurate recommendations by considering not only numerical ratings but also the sentiment expressed in reviews and the credibility of reviewers, thereby improving the overall user experience in product selection.</w:t>
      </w:r>
      <w:r w:rsidR="009D7E8C">
        <w:fldChar w:fldCharType="begin"/>
      </w:r>
      <w:r w:rsidR="009D7E8C">
        <w:instrText xml:space="preserve"> ADDIN ZOTERO_ITEM CSL_CITATION {"citationID":"DwCXU2an","properties":{"formattedCitation":"[36]","plainCitation":"[36]","noteIndex":0},"citationItems":[{"id":213,"uris":["http://zotero.org/users/local/UJFIzd2b/items/JJ3CEBLV"],"itemData":{"id":213,"type":"article-journal","container-title":"IEEE Access","DOI":"10.1109/ACCESS.2020.2971087","ISSN":"2169-3536","journalAbbreviation":"IEEE Access","license":"https://creativecommons.org/licenses/by/4.0/legalcode","page":"26172-26189","source":"DOI.org (Crossref)","title":"Reviewer Credibility and Sentiment Analysis Based User Profile Modelling for Online Product Recommendation","volume":"8","author":[{"family":"Hu","given":"Shigang"},{"family":"Kumar","given":"Akshi"},{"family":"Al-Turjman","given":"Fadi"},{"family":"Gupta","given":"Shivam"},{"family":"Seth","given":"Simran"},{"literal":"Shubham"}],"issued":{"date-parts":[["2020"]]}}}],"schema":"https://github.com/citation-style-language/schema/raw/master/csl-citation.json"} </w:instrText>
      </w:r>
      <w:r w:rsidR="009D7E8C">
        <w:fldChar w:fldCharType="separate"/>
      </w:r>
      <w:r w:rsidR="009D7E8C" w:rsidRPr="009D7E8C">
        <w:rPr>
          <w:rFonts w:ascii="Calibri" w:hAnsi="Calibri" w:cs="Calibri"/>
        </w:rPr>
        <w:t>[36]</w:t>
      </w:r>
      <w:r w:rsidR="009D7E8C">
        <w:fldChar w:fldCharType="end"/>
      </w:r>
    </w:p>
    <w:p w14:paraId="36144E05" w14:textId="77777777" w:rsidR="009D7E8C" w:rsidRDefault="009D7E8C" w:rsidP="003548E2"/>
    <w:p w14:paraId="18C9D7EA" w14:textId="620F0E4C" w:rsidR="009D7E8C" w:rsidRDefault="009D7E8C" w:rsidP="003548E2">
      <w:r w:rsidRPr="009D7E8C">
        <w:t>The research paper focuses on sentiment analysis, specifically in the context of product reviews, utilizing deep learning techniques. The objective is to enhance the understanding of user sentiment towards products, which is crucial for businesses aiming to improve their online reputation and customer engagement. The study employs a hybrid method that combines natural language processing and machine learning algorithms, demonstrating superior performance compared to traditional methods. While the paper highlights the effectiveness of this approach, it does not address potential limitations or gaps in the methodology. The significance of this research lies in its potential to inform sentiment-based product recommendations, thereby aiding businesses in making data-driven decisions to better meet customer needs.</w:t>
      </w:r>
      <w:r>
        <w:fldChar w:fldCharType="begin"/>
      </w:r>
      <w:r>
        <w:instrText xml:space="preserve"> ADDIN ZOTERO_ITEM CSL_CITATION {"citationID":"NSXet7wI","properties":{"formattedCitation":"[37]","plainCitation":"[37]","noteIndex":0},"citationItems":[{"id":215,"uris":["http://zotero.org/users/local/UJFIzd2b/items/I8X7LXBW"],"itemData":{"id":215,"type":"paper-conference","container-title":"2023 6th International Conference on Contemporary Computing and Informatics (IC3I)","DOI":"10.1109/IC3I59117.2023.10398100","event-place":"Gautam Buddha Nagar, India","event-title":"2023 6th International Conference on Contemporary Computing and Informatics (IC3I)","ISBN":"9798350304480","license":"https://doi.org/10.15223/policy-029","page":"1688-1693","publisher":"IEEE","publisher-place":"Gautam Buddha Nagar, India","source":"DOI.org (Crossref)","title":"Sentiment Analysis for Product Reviews Using Deep Learning Techniques","URL":"https://ieeexplore.ieee.org/document/10398100/","author":[{"family":"Yadav","given":"Neeraj"},{"family":"Kumbhar","given":"Riya"},{"family":"Goves","given":"Angelo"},{"family":"Coelho","given":"Chrisel"},{"family":"Rebello","given":"Irwin"},{"family":"Mahale","given":"Siddesh"},{"family":"Wadekar","given":"Ameya"},{"family":"Aswale","given":"Shailendra"}],"accessed":{"date-parts":[["2025",5,24]]},"issued":{"date-parts":[["2023",9,14]]}}}],"schema":"https://github.com/citation-style-language/schema/raw/master/csl-citation.json"} </w:instrText>
      </w:r>
      <w:r>
        <w:fldChar w:fldCharType="separate"/>
      </w:r>
      <w:r w:rsidRPr="009D7E8C">
        <w:rPr>
          <w:rFonts w:ascii="Calibri" w:hAnsi="Calibri" w:cs="Calibri"/>
        </w:rPr>
        <w:t>[37]</w:t>
      </w:r>
      <w:r>
        <w:fldChar w:fldCharType="end"/>
      </w:r>
    </w:p>
    <w:p w14:paraId="19F9CAC1" w14:textId="77777777" w:rsidR="009D7E8C" w:rsidRDefault="009D7E8C" w:rsidP="003548E2"/>
    <w:p w14:paraId="2BBC13ED" w14:textId="19886799" w:rsidR="009D7E8C" w:rsidRDefault="009D7E8C" w:rsidP="003548E2">
      <w:r w:rsidRPr="009D7E8C">
        <w:t>The study presents an innovative approach to enhancing product recommendation systems by integrating sentiment analysis with a fuzzy Kano model. The objective is to address the limitations of traditional item-based collaborative filtering algorithms, which often overlook the impact of user sentiment on product aspects. The proposed aspect sentiment collaborative filtering algorithm (ASCF) utilizes fine-grained sentiment analysis from user purchase records to gauge varying user attitudes towards product features. By applying the fuzzy Kano model, the study assesses users' desires and the importance of different product attributes, leading to a novel similarity measure that incorporates user preferences. Experimental results using Amazon datasets demonstrate that ASCF significantly improves the precision of recommendations compared to existing methods, while also reducing the number of product suggestions provided. However, the research acknowledges potential limitations, such as the influence of temporal factors on user sentiment, which were not fully explored. The significance of this study lies in its contribution to more accurate and personalized product recommendations, ultimately enhancing user satisfaction in sentiment-based recommendation systems.</w:t>
      </w:r>
      <w:r>
        <w:fldChar w:fldCharType="begin"/>
      </w:r>
      <w:r>
        <w:instrText xml:space="preserve"> ADDIN ZOTERO_ITEM CSL_CITATION {"citationID":"j0Qj3pM6","properties":{"formattedCitation":"[38]","plainCitation":"[38]","noteIndex":0},"citationItems":[{"id":216,"uris":["http://zotero.org/users/local/UJFIzd2b/items/CXXYQFIK"],"itemData":{"id":216,"type":"article-journal","container-title":"IEEE Access","DOI":"10.1109/ACCESS.2018.2875026","ISSN":"2169-3536","journalAbbreviation":"IEEE Access","license":"https://ieeexplore.ieee.org/Xplorehelp/downloads/license-information/OAPA.html","page":"59163-59172","source":"DOI.org (Crossref)","title":"Combining Sentiment Analysis With a Fuzzy Kano Model for Product Aspect Preference Recommendation","volume":"6","author":[{"family":"Zhang","given":"Jinming"},{"family":"Chen","given":"Dexin"},{"family":"Lu","given":"Min"}],"issued":{"date-parts":[["2018"]]}}}],"schema":"https://github.com/citation-style-language/schema/raw/master/csl-citation.json"} </w:instrText>
      </w:r>
      <w:r>
        <w:fldChar w:fldCharType="separate"/>
      </w:r>
      <w:r w:rsidRPr="009D7E8C">
        <w:rPr>
          <w:rFonts w:ascii="Calibri" w:hAnsi="Calibri" w:cs="Calibri"/>
        </w:rPr>
        <w:t>[38]</w:t>
      </w:r>
      <w:r>
        <w:fldChar w:fldCharType="end"/>
      </w:r>
    </w:p>
    <w:p w14:paraId="5ACDE453" w14:textId="77777777" w:rsidR="009D7E8C" w:rsidRDefault="009D7E8C" w:rsidP="003548E2"/>
    <w:p w14:paraId="4BE2EE37" w14:textId="0FAFE086" w:rsidR="009D7E8C" w:rsidRDefault="009D7E8C" w:rsidP="009D7E8C">
      <w:r w:rsidRPr="009D7E8C">
        <w:t xml:space="preserve">The study focuses on sentiment analysis as a method for understanding user sentiments towards products through online reviews, which has become increasingly important in the context of e-commerce. It explores various levels of sentiment analysis, including aspect, sentence, and document levels, and compares different approaches such as machine learning and lexicon-based methods. The research highlights the effectiveness of these techniques in extracting valuable insights for both consumers and organizations, aiding in product development and decision-making. However, it acknowledges limitations such as the potential for low-quality reviews and the absence of fundamental facts in consumer feedback. The </w:t>
      </w:r>
      <w:r w:rsidRPr="009D7E8C">
        <w:lastRenderedPageBreak/>
        <w:t>significance of this study lies in its contribution to enhancing sentiment-based product recommendations, thereby improving customer satisfaction and brand reputation in a competitive market.</w:t>
      </w:r>
      <w:r>
        <w:fldChar w:fldCharType="begin"/>
      </w:r>
      <w:r>
        <w:instrText xml:space="preserve"> ADDIN ZOTERO_ITEM CSL_CITATION {"citationID":"MTho5Wya","properties":{"formattedCitation":"[39]","plainCitation":"[39]","noteIndex":0},"citationItems":[{"id":218,"uris":["http://zotero.org/users/local/UJFIzd2b/items/IG7HML3U"],"itemData":{"id":218,"type":"paper-conference","container-title":"2018 International Conference on Soft-computing and Network Security (ICSNS)","DOI":"10.1109/ICSNS.2018.8573681","event-place":"Coimbatore","event-title":"2018 International Conference on Soft-computing and Network Security (ICSNS)","ISBN":"978-1-5386-4552-9","page":"1-5","publisher":"IEEE","publisher-place":"Coimbatore","source":"DOI.org (Crossref)","title":"A Study on Sentiment Analysis of Product Reviews","URL":"https://ieeexplore.ieee.org/document/8573681/","author":[{"family":"Parihar","given":"Anil Singh"},{"literal":"Bhagyanidhi"}],"accessed":{"date-parts":[["2025",5,24]]},"issued":{"date-parts":[["2018",2]]}}}],"schema":"https://github.com/citation-style-language/schema/raw/master/csl-citation.json"} </w:instrText>
      </w:r>
      <w:r>
        <w:fldChar w:fldCharType="separate"/>
      </w:r>
      <w:r w:rsidRPr="009D7E8C">
        <w:rPr>
          <w:rFonts w:ascii="Calibri" w:hAnsi="Calibri" w:cs="Calibri"/>
        </w:rPr>
        <w:t>[39]</w:t>
      </w:r>
      <w:r>
        <w:fldChar w:fldCharType="end"/>
      </w:r>
    </w:p>
    <w:p w14:paraId="1E3C0B88" w14:textId="77777777" w:rsidR="009D7E8C" w:rsidRDefault="009D7E8C" w:rsidP="009D7E8C"/>
    <w:p w14:paraId="2814F841" w14:textId="61CC1118" w:rsidR="009D7E8C" w:rsidRPr="009D7E8C" w:rsidRDefault="009D7E8C" w:rsidP="009D7E8C">
      <w:r w:rsidRPr="009D7E8C">
        <w:t>The study investigates the impact of incorporating the relationship between users and products in sentiment analysis for product reviews. It introduces a novel model, the Graph Neural Network-based model with a pre-trained Language Model (GNNLM), which effectively captures this relationship to enhance sentiment classification. The researchers conducted experiments on three established benchmarks, demonstrating that the inclusion of user-product relationships significantly improves sentiment analysis performance, achieving state-of-the-art results on the Yelp 2013 and 2014 datasets. However, the paper does not address the recruitment methods for participants, consent acquisition, or ethical approval for data collection, which are notable limitations. The findings underscore the importance of understanding user biases towards products, contributing to more accurate sentiment-based product recommendations.</w:t>
      </w:r>
      <w:r>
        <w:fldChar w:fldCharType="begin"/>
      </w:r>
      <w:r>
        <w:instrText xml:space="preserve"> ADDIN ZOTERO_ITEM CSL_CITATION {"citationID":"ZY5u9F8u","properties":{"formattedCitation":"[40]","plainCitation":"[40]","noteIndex":0},"citationItems":[{"id":219,"uris":["http://zotero.org/users/local/UJFIzd2b/items/IQTM5L48"],"itemData":{"id":219,"type":"paper-conference","container-title":"Findings of the Association for Computational Linguistics: ACL 2023","DOI":"10.18653/v1/2023.findings-acl.547","event-place":"Toronto, Canada","event-title":"Findings of the Association for Computational Linguistics: ACL 2023","language":"en","page":"8611-8618","publisher":"Association for Computational Linguistics","publisher-place":"Toronto, Canada","source":"DOI.org (Crossref)","title":"Sentiment Analysis using the Relationship between Users and Products","URL":"https://aclanthology.org/2023.findings-acl.547","author":[{"family":"Kertkeidkachorn","given":"Natthawut"},{"family":"Shirai","given":"Kiyoaki"}],"accessed":{"date-parts":[["2025",5,24]]},"issued":{"date-parts":[["2023"]]}}}],"schema":"https://github.com/citation-style-language/schema/raw/master/csl-citation.json"} </w:instrText>
      </w:r>
      <w:r>
        <w:fldChar w:fldCharType="separate"/>
      </w:r>
      <w:r w:rsidRPr="009D7E8C">
        <w:rPr>
          <w:rFonts w:ascii="Calibri" w:hAnsi="Calibri" w:cs="Calibri"/>
        </w:rPr>
        <w:t>[40]</w:t>
      </w:r>
      <w:r>
        <w:fldChar w:fldCharType="end"/>
      </w:r>
    </w:p>
    <w:p w14:paraId="1A060085" w14:textId="77777777" w:rsidR="003548E2" w:rsidRDefault="003548E2"/>
    <w:p w14:paraId="7FEA70A8" w14:textId="0A241157" w:rsidR="00601CFB" w:rsidRPr="00601CFB" w:rsidRDefault="00601CFB">
      <w:pPr>
        <w:rPr>
          <w:b/>
          <w:bCs/>
          <w:sz w:val="28"/>
          <w:szCs w:val="28"/>
          <w:u w:val="single"/>
        </w:rPr>
      </w:pPr>
      <w:r w:rsidRPr="00601CFB">
        <w:rPr>
          <w:b/>
          <w:bCs/>
          <w:sz w:val="28"/>
          <w:szCs w:val="28"/>
          <w:u w:val="single"/>
        </w:rPr>
        <w:t>References</w:t>
      </w:r>
    </w:p>
    <w:p w14:paraId="2A5FA158" w14:textId="77777777" w:rsidR="009D7E8C" w:rsidRPr="009D7E8C" w:rsidRDefault="00601CFB" w:rsidP="009D7E8C">
      <w:pPr>
        <w:pStyle w:val="Bibliography"/>
        <w:rPr>
          <w:rFonts w:ascii="Calibri" w:hAnsi="Calibri" w:cs="Calibri"/>
        </w:rPr>
      </w:pPr>
      <w:r>
        <w:fldChar w:fldCharType="begin"/>
      </w:r>
      <w:r>
        <w:instrText xml:space="preserve"> ADDIN ZOTERO_BIBL {"uncited":[],"omitted":[],"custom":[]} CSL_BIBLIOGRAPHY </w:instrText>
      </w:r>
      <w:r>
        <w:fldChar w:fldCharType="separate"/>
      </w:r>
      <w:r w:rsidR="009D7E8C" w:rsidRPr="009D7E8C">
        <w:rPr>
          <w:rFonts w:ascii="Calibri" w:hAnsi="Calibri" w:cs="Calibri"/>
        </w:rPr>
        <w:t>[1]</w:t>
      </w:r>
      <w:r w:rsidR="009D7E8C" w:rsidRPr="009D7E8C">
        <w:rPr>
          <w:rFonts w:ascii="Calibri" w:hAnsi="Calibri" w:cs="Calibri"/>
        </w:rPr>
        <w:tab/>
        <w:t xml:space="preserve">M. E. Alzahrani, T. H. H. </w:t>
      </w:r>
      <w:proofErr w:type="spellStart"/>
      <w:r w:rsidR="009D7E8C" w:rsidRPr="009D7E8C">
        <w:rPr>
          <w:rFonts w:ascii="Calibri" w:hAnsi="Calibri" w:cs="Calibri"/>
        </w:rPr>
        <w:t>Aldhyani</w:t>
      </w:r>
      <w:proofErr w:type="spellEnd"/>
      <w:r w:rsidR="009D7E8C" w:rsidRPr="009D7E8C">
        <w:rPr>
          <w:rFonts w:ascii="Calibri" w:hAnsi="Calibri" w:cs="Calibri"/>
        </w:rPr>
        <w:t xml:space="preserve">, S. N. </w:t>
      </w:r>
      <w:proofErr w:type="spellStart"/>
      <w:r w:rsidR="009D7E8C" w:rsidRPr="009D7E8C">
        <w:rPr>
          <w:rFonts w:ascii="Calibri" w:hAnsi="Calibri" w:cs="Calibri"/>
        </w:rPr>
        <w:t>Alsubari</w:t>
      </w:r>
      <w:proofErr w:type="spellEnd"/>
      <w:r w:rsidR="009D7E8C" w:rsidRPr="009D7E8C">
        <w:rPr>
          <w:rFonts w:ascii="Calibri" w:hAnsi="Calibri" w:cs="Calibri"/>
        </w:rPr>
        <w:t xml:space="preserve">, M. M. </w:t>
      </w:r>
      <w:proofErr w:type="spellStart"/>
      <w:r w:rsidR="009D7E8C" w:rsidRPr="009D7E8C">
        <w:rPr>
          <w:rFonts w:ascii="Calibri" w:hAnsi="Calibri" w:cs="Calibri"/>
        </w:rPr>
        <w:t>Althobaiti</w:t>
      </w:r>
      <w:proofErr w:type="spellEnd"/>
      <w:r w:rsidR="009D7E8C" w:rsidRPr="009D7E8C">
        <w:rPr>
          <w:rFonts w:ascii="Calibri" w:hAnsi="Calibri" w:cs="Calibri"/>
        </w:rPr>
        <w:t xml:space="preserve">, and A. Fahad, “Developing an Intelligent System with Deep Learning Algorithms for Sentiment Analysis of E-Commerce Product Reviews,” </w:t>
      </w:r>
      <w:r w:rsidR="009D7E8C" w:rsidRPr="009D7E8C">
        <w:rPr>
          <w:rFonts w:ascii="Calibri" w:hAnsi="Calibri" w:cs="Calibri"/>
          <w:i/>
          <w:iCs/>
        </w:rPr>
        <w:t>Computational Intelligence and Neuroscience</w:t>
      </w:r>
      <w:r w:rsidR="009D7E8C" w:rsidRPr="009D7E8C">
        <w:rPr>
          <w:rFonts w:ascii="Calibri" w:hAnsi="Calibri" w:cs="Calibri"/>
        </w:rPr>
        <w:t xml:space="preserve">, vol. 2022, pp. 1–10, May 2022, </w:t>
      </w:r>
      <w:proofErr w:type="spellStart"/>
      <w:r w:rsidR="009D7E8C" w:rsidRPr="009D7E8C">
        <w:rPr>
          <w:rFonts w:ascii="Calibri" w:hAnsi="Calibri" w:cs="Calibri"/>
        </w:rPr>
        <w:t>doi</w:t>
      </w:r>
      <w:proofErr w:type="spellEnd"/>
      <w:r w:rsidR="009D7E8C" w:rsidRPr="009D7E8C">
        <w:rPr>
          <w:rFonts w:ascii="Calibri" w:hAnsi="Calibri" w:cs="Calibri"/>
        </w:rPr>
        <w:t>: 10.1155/2022/3840071.</w:t>
      </w:r>
    </w:p>
    <w:p w14:paraId="31BD729E" w14:textId="77777777" w:rsidR="009D7E8C" w:rsidRPr="009D7E8C" w:rsidRDefault="009D7E8C" w:rsidP="009D7E8C">
      <w:pPr>
        <w:pStyle w:val="Bibliography"/>
        <w:rPr>
          <w:rFonts w:ascii="Calibri" w:hAnsi="Calibri" w:cs="Calibri"/>
        </w:rPr>
      </w:pPr>
      <w:r w:rsidRPr="009D7E8C">
        <w:rPr>
          <w:rFonts w:ascii="Calibri" w:hAnsi="Calibri" w:cs="Calibri"/>
        </w:rPr>
        <w:t>[2]</w:t>
      </w:r>
      <w:r w:rsidRPr="009D7E8C">
        <w:rPr>
          <w:rFonts w:ascii="Calibri" w:hAnsi="Calibri" w:cs="Calibri"/>
        </w:rPr>
        <w:tab/>
        <w:t xml:space="preserve">N. B. Yadav, “‘Harnessing Customer Feedback for Product Recommendations: An Aspect-Level Sentiment Analysis Framework,’” </w:t>
      </w:r>
      <w:r w:rsidRPr="009D7E8C">
        <w:rPr>
          <w:rFonts w:ascii="Calibri" w:hAnsi="Calibri" w:cs="Calibri"/>
          <w:i/>
          <w:iCs/>
        </w:rPr>
        <w:t xml:space="preserve">Hum-Cent </w:t>
      </w:r>
      <w:proofErr w:type="spellStart"/>
      <w:r w:rsidRPr="009D7E8C">
        <w:rPr>
          <w:rFonts w:ascii="Calibri" w:hAnsi="Calibri" w:cs="Calibri"/>
          <w:i/>
          <w:iCs/>
        </w:rPr>
        <w:t>Intell</w:t>
      </w:r>
      <w:proofErr w:type="spellEnd"/>
      <w:r w:rsidRPr="009D7E8C">
        <w:rPr>
          <w:rFonts w:ascii="Calibri" w:hAnsi="Calibri" w:cs="Calibri"/>
          <w:i/>
          <w:iCs/>
        </w:rPr>
        <w:t xml:space="preserve"> Syst</w:t>
      </w:r>
      <w:r w:rsidRPr="009D7E8C">
        <w:rPr>
          <w:rFonts w:ascii="Calibri" w:hAnsi="Calibri" w:cs="Calibri"/>
        </w:rPr>
        <w:t xml:space="preserve">, vol. 3, no. 2, pp. 57–67, Mar. 2023, </w:t>
      </w:r>
      <w:proofErr w:type="spellStart"/>
      <w:r w:rsidRPr="009D7E8C">
        <w:rPr>
          <w:rFonts w:ascii="Calibri" w:hAnsi="Calibri" w:cs="Calibri"/>
        </w:rPr>
        <w:t>doi</w:t>
      </w:r>
      <w:proofErr w:type="spellEnd"/>
      <w:r w:rsidRPr="009D7E8C">
        <w:rPr>
          <w:rFonts w:ascii="Calibri" w:hAnsi="Calibri" w:cs="Calibri"/>
        </w:rPr>
        <w:t>: 10.1007/s44230-023-00018-2.</w:t>
      </w:r>
    </w:p>
    <w:p w14:paraId="4BE2D7B9" w14:textId="77777777" w:rsidR="009D7E8C" w:rsidRPr="009D7E8C" w:rsidRDefault="009D7E8C" w:rsidP="009D7E8C">
      <w:pPr>
        <w:pStyle w:val="Bibliography"/>
        <w:rPr>
          <w:rFonts w:ascii="Calibri" w:hAnsi="Calibri" w:cs="Calibri"/>
        </w:rPr>
      </w:pPr>
      <w:r w:rsidRPr="009D7E8C">
        <w:rPr>
          <w:rFonts w:ascii="Calibri" w:hAnsi="Calibri" w:cs="Calibri"/>
        </w:rPr>
        <w:t>[3]</w:t>
      </w:r>
      <w:r w:rsidRPr="009D7E8C">
        <w:rPr>
          <w:rFonts w:ascii="Calibri" w:hAnsi="Calibri" w:cs="Calibri"/>
        </w:rPr>
        <w:tab/>
        <w:t xml:space="preserve">R. Thomas and J. R. Jeba, “A novel framework for an intelligent deep </w:t>
      </w:r>
      <w:proofErr w:type="gramStart"/>
      <w:r w:rsidRPr="009D7E8C">
        <w:rPr>
          <w:rFonts w:ascii="Calibri" w:hAnsi="Calibri" w:cs="Calibri"/>
        </w:rPr>
        <w:t>learning based</w:t>
      </w:r>
      <w:proofErr w:type="gramEnd"/>
      <w:r w:rsidRPr="009D7E8C">
        <w:rPr>
          <w:rFonts w:ascii="Calibri" w:hAnsi="Calibri" w:cs="Calibri"/>
        </w:rPr>
        <w:t xml:space="preserve"> product recommendation system using sentiment analysis (SA),” </w:t>
      </w:r>
      <w:proofErr w:type="spellStart"/>
      <w:r w:rsidRPr="009D7E8C">
        <w:rPr>
          <w:rFonts w:ascii="Calibri" w:hAnsi="Calibri" w:cs="Calibri"/>
          <w:i/>
          <w:iCs/>
        </w:rPr>
        <w:t>Automatika</w:t>
      </w:r>
      <w:proofErr w:type="spellEnd"/>
      <w:r w:rsidRPr="009D7E8C">
        <w:rPr>
          <w:rFonts w:ascii="Calibri" w:hAnsi="Calibri" w:cs="Calibri"/>
        </w:rPr>
        <w:t xml:space="preserve">, vol. 65, no. 2, pp. 410–424, Apr. 2024, </w:t>
      </w:r>
      <w:proofErr w:type="spellStart"/>
      <w:r w:rsidRPr="009D7E8C">
        <w:rPr>
          <w:rFonts w:ascii="Calibri" w:hAnsi="Calibri" w:cs="Calibri"/>
        </w:rPr>
        <w:t>doi</w:t>
      </w:r>
      <w:proofErr w:type="spellEnd"/>
      <w:r w:rsidRPr="009D7E8C">
        <w:rPr>
          <w:rFonts w:ascii="Calibri" w:hAnsi="Calibri" w:cs="Calibri"/>
        </w:rPr>
        <w:t>: 10.1080/00051144.2023.2295148.</w:t>
      </w:r>
    </w:p>
    <w:p w14:paraId="587ABEDE" w14:textId="77777777" w:rsidR="009D7E8C" w:rsidRPr="009D7E8C" w:rsidRDefault="009D7E8C" w:rsidP="009D7E8C">
      <w:pPr>
        <w:pStyle w:val="Bibliography"/>
        <w:rPr>
          <w:rFonts w:ascii="Calibri" w:hAnsi="Calibri" w:cs="Calibri"/>
        </w:rPr>
      </w:pPr>
      <w:r w:rsidRPr="009D7E8C">
        <w:rPr>
          <w:rFonts w:ascii="Calibri" w:hAnsi="Calibri" w:cs="Calibri"/>
        </w:rPr>
        <w:t>[4]</w:t>
      </w:r>
      <w:r w:rsidRPr="009D7E8C">
        <w:rPr>
          <w:rFonts w:ascii="Calibri" w:hAnsi="Calibri" w:cs="Calibri"/>
        </w:rPr>
        <w:tab/>
        <w:t xml:space="preserve">J. Panduro-Ramirez, “Sentiment Analysis in Customer Reviews for Product Recommendation in E-commerce Using Machine Learning,” in </w:t>
      </w:r>
      <w:r w:rsidRPr="009D7E8C">
        <w:rPr>
          <w:rFonts w:ascii="Calibri" w:hAnsi="Calibri" w:cs="Calibri"/>
          <w:i/>
          <w:iCs/>
        </w:rPr>
        <w:t>2024 International Conference on Advances in Computing, Communication and Applied Informatics (ACCAI)</w:t>
      </w:r>
      <w:r w:rsidRPr="009D7E8C">
        <w:rPr>
          <w:rFonts w:ascii="Calibri" w:hAnsi="Calibri" w:cs="Calibri"/>
        </w:rPr>
        <w:t xml:space="preserve">, Chennai, India: IEEE, May 2024, pp. 1–5. </w:t>
      </w:r>
      <w:proofErr w:type="spellStart"/>
      <w:r w:rsidRPr="009D7E8C">
        <w:rPr>
          <w:rFonts w:ascii="Calibri" w:hAnsi="Calibri" w:cs="Calibri"/>
        </w:rPr>
        <w:t>doi</w:t>
      </w:r>
      <w:proofErr w:type="spellEnd"/>
      <w:r w:rsidRPr="009D7E8C">
        <w:rPr>
          <w:rFonts w:ascii="Calibri" w:hAnsi="Calibri" w:cs="Calibri"/>
        </w:rPr>
        <w:t>: 10.1109/ACCAI61061.2024.10602027.</w:t>
      </w:r>
    </w:p>
    <w:p w14:paraId="77F926F5" w14:textId="77777777" w:rsidR="009D7E8C" w:rsidRPr="009D7E8C" w:rsidRDefault="009D7E8C" w:rsidP="009D7E8C">
      <w:pPr>
        <w:pStyle w:val="Bibliography"/>
        <w:rPr>
          <w:rFonts w:ascii="Calibri" w:hAnsi="Calibri" w:cs="Calibri"/>
        </w:rPr>
      </w:pPr>
      <w:r w:rsidRPr="009D7E8C">
        <w:rPr>
          <w:rFonts w:ascii="Calibri" w:hAnsi="Calibri" w:cs="Calibri"/>
        </w:rPr>
        <w:t>[5]</w:t>
      </w:r>
      <w:r w:rsidRPr="009D7E8C">
        <w:rPr>
          <w:rFonts w:ascii="Calibri" w:hAnsi="Calibri" w:cs="Calibri"/>
        </w:rPr>
        <w:tab/>
        <w:t xml:space="preserve">P. C. R. - </w:t>
      </w:r>
      <w:r w:rsidRPr="009D7E8C">
        <w:rPr>
          <w:rFonts w:ascii="Calibri" w:hAnsi="Calibri" w:cs="Calibri"/>
          <w:i/>
          <w:iCs/>
        </w:rPr>
        <w:t>et al.</w:t>
      </w:r>
      <w:r w:rsidRPr="009D7E8C">
        <w:rPr>
          <w:rFonts w:ascii="Calibri" w:hAnsi="Calibri" w:cs="Calibri"/>
        </w:rPr>
        <w:t xml:space="preserve">, “Product Review Sentiment Analysis,” </w:t>
      </w:r>
      <w:r w:rsidRPr="009D7E8C">
        <w:rPr>
          <w:rFonts w:ascii="Calibri" w:hAnsi="Calibri" w:cs="Calibri"/>
          <w:i/>
          <w:iCs/>
        </w:rPr>
        <w:t>IJFMR</w:t>
      </w:r>
      <w:r w:rsidRPr="009D7E8C">
        <w:rPr>
          <w:rFonts w:ascii="Calibri" w:hAnsi="Calibri" w:cs="Calibri"/>
        </w:rPr>
        <w:t xml:space="preserve">, vol. 6, no. 3, p. 20551, Jun. 2024, </w:t>
      </w:r>
      <w:proofErr w:type="spellStart"/>
      <w:r w:rsidRPr="009D7E8C">
        <w:rPr>
          <w:rFonts w:ascii="Calibri" w:hAnsi="Calibri" w:cs="Calibri"/>
        </w:rPr>
        <w:t>doi</w:t>
      </w:r>
      <w:proofErr w:type="spellEnd"/>
      <w:r w:rsidRPr="009D7E8C">
        <w:rPr>
          <w:rFonts w:ascii="Calibri" w:hAnsi="Calibri" w:cs="Calibri"/>
        </w:rPr>
        <w:t>: 10.36948/</w:t>
      </w:r>
      <w:proofErr w:type="gramStart"/>
      <w:r w:rsidRPr="009D7E8C">
        <w:rPr>
          <w:rFonts w:ascii="Calibri" w:hAnsi="Calibri" w:cs="Calibri"/>
        </w:rPr>
        <w:t>ijfmr.2024.v</w:t>
      </w:r>
      <w:proofErr w:type="gramEnd"/>
      <w:r w:rsidRPr="009D7E8C">
        <w:rPr>
          <w:rFonts w:ascii="Calibri" w:hAnsi="Calibri" w:cs="Calibri"/>
        </w:rPr>
        <w:t>06i03.20551.</w:t>
      </w:r>
    </w:p>
    <w:p w14:paraId="2C587CD1" w14:textId="77777777" w:rsidR="009D7E8C" w:rsidRPr="009D7E8C" w:rsidRDefault="009D7E8C" w:rsidP="009D7E8C">
      <w:pPr>
        <w:pStyle w:val="Bibliography"/>
        <w:rPr>
          <w:rFonts w:ascii="Calibri" w:hAnsi="Calibri" w:cs="Calibri"/>
        </w:rPr>
      </w:pPr>
      <w:r w:rsidRPr="009D7E8C">
        <w:rPr>
          <w:rFonts w:ascii="Calibri" w:hAnsi="Calibri" w:cs="Calibri"/>
        </w:rPr>
        <w:lastRenderedPageBreak/>
        <w:t>[6]</w:t>
      </w:r>
      <w:r w:rsidRPr="009D7E8C">
        <w:rPr>
          <w:rFonts w:ascii="Calibri" w:hAnsi="Calibri" w:cs="Calibri"/>
        </w:rPr>
        <w:tab/>
        <w:t xml:space="preserve">B. G. Mamatha Bai, S. R. Likhith, and S. </w:t>
      </w:r>
      <w:proofErr w:type="spellStart"/>
      <w:r w:rsidRPr="009D7E8C">
        <w:rPr>
          <w:rFonts w:ascii="Calibri" w:hAnsi="Calibri" w:cs="Calibri"/>
        </w:rPr>
        <w:t>Itagi</w:t>
      </w:r>
      <w:proofErr w:type="spellEnd"/>
      <w:r w:rsidRPr="009D7E8C">
        <w:rPr>
          <w:rFonts w:ascii="Calibri" w:hAnsi="Calibri" w:cs="Calibri"/>
        </w:rPr>
        <w:t xml:space="preserve">, “Sentimental Analysis-Based Recommended System for Products Using Machine Learning,” in </w:t>
      </w:r>
      <w:r w:rsidRPr="009D7E8C">
        <w:rPr>
          <w:rFonts w:ascii="Calibri" w:hAnsi="Calibri" w:cs="Calibri"/>
          <w:i/>
          <w:iCs/>
        </w:rPr>
        <w:t>Advances in Computing and Information</w:t>
      </w:r>
      <w:r w:rsidRPr="009D7E8C">
        <w:rPr>
          <w:rFonts w:ascii="Calibri" w:hAnsi="Calibri" w:cs="Calibri"/>
        </w:rPr>
        <w:t>, vol. 1104, N. R. Shetty, N. H. Prasad, and N. Nalini, Eds., in Lecture Notes in Electrical Engineering, vol. 1104</w:t>
      </w:r>
      <w:proofErr w:type="gramStart"/>
      <w:r w:rsidRPr="009D7E8C">
        <w:rPr>
          <w:rFonts w:ascii="Calibri" w:hAnsi="Calibri" w:cs="Calibri"/>
        </w:rPr>
        <w:t>. ,</w:t>
      </w:r>
      <w:proofErr w:type="gramEnd"/>
      <w:r w:rsidRPr="009D7E8C">
        <w:rPr>
          <w:rFonts w:ascii="Calibri" w:hAnsi="Calibri" w:cs="Calibri"/>
        </w:rPr>
        <w:t xml:space="preserve"> Singapore: Springer Nature Singapore, 2024, pp. 213–227. </w:t>
      </w:r>
      <w:proofErr w:type="spellStart"/>
      <w:r w:rsidRPr="009D7E8C">
        <w:rPr>
          <w:rFonts w:ascii="Calibri" w:hAnsi="Calibri" w:cs="Calibri"/>
        </w:rPr>
        <w:t>doi</w:t>
      </w:r>
      <w:proofErr w:type="spellEnd"/>
      <w:r w:rsidRPr="009D7E8C">
        <w:rPr>
          <w:rFonts w:ascii="Calibri" w:hAnsi="Calibri" w:cs="Calibri"/>
        </w:rPr>
        <w:t>: 10.1007/978-981-99-7622-5_14.</w:t>
      </w:r>
    </w:p>
    <w:p w14:paraId="59B9227C" w14:textId="77777777" w:rsidR="009D7E8C" w:rsidRPr="009D7E8C" w:rsidRDefault="009D7E8C" w:rsidP="009D7E8C">
      <w:pPr>
        <w:pStyle w:val="Bibliography"/>
        <w:rPr>
          <w:rFonts w:ascii="Calibri" w:hAnsi="Calibri" w:cs="Calibri"/>
        </w:rPr>
      </w:pPr>
      <w:r w:rsidRPr="009D7E8C">
        <w:rPr>
          <w:rFonts w:ascii="Calibri" w:hAnsi="Calibri" w:cs="Calibri"/>
        </w:rPr>
        <w:t>[7]</w:t>
      </w:r>
      <w:r w:rsidRPr="009D7E8C">
        <w:rPr>
          <w:rFonts w:ascii="Calibri" w:hAnsi="Calibri" w:cs="Calibri"/>
        </w:rPr>
        <w:tab/>
        <w:t xml:space="preserve">S. </w:t>
      </w:r>
      <w:proofErr w:type="spellStart"/>
      <w:r w:rsidRPr="009D7E8C">
        <w:rPr>
          <w:rFonts w:ascii="Calibri" w:hAnsi="Calibri" w:cs="Calibri"/>
        </w:rPr>
        <w:t>Periakaruppan</w:t>
      </w:r>
      <w:proofErr w:type="spellEnd"/>
      <w:r w:rsidRPr="009D7E8C">
        <w:rPr>
          <w:rFonts w:ascii="Calibri" w:hAnsi="Calibri" w:cs="Calibri"/>
        </w:rPr>
        <w:t xml:space="preserve">, N. Shanmugapriya, and R. Sivan, “RETRACTED: Self-attention generative adversarial capsule network optimized with atomic orbital search </w:t>
      </w:r>
      <w:proofErr w:type="gramStart"/>
      <w:r w:rsidRPr="009D7E8C">
        <w:rPr>
          <w:rFonts w:ascii="Calibri" w:hAnsi="Calibri" w:cs="Calibri"/>
        </w:rPr>
        <w:t>algorithm based</w:t>
      </w:r>
      <w:proofErr w:type="gramEnd"/>
      <w:r w:rsidRPr="009D7E8C">
        <w:rPr>
          <w:rFonts w:ascii="Calibri" w:hAnsi="Calibri" w:cs="Calibri"/>
        </w:rPr>
        <w:t xml:space="preserve"> sentiment analysis for online product recommendation,” </w:t>
      </w:r>
      <w:r w:rsidRPr="009D7E8C">
        <w:rPr>
          <w:rFonts w:ascii="Calibri" w:hAnsi="Calibri" w:cs="Calibri"/>
          <w:i/>
          <w:iCs/>
        </w:rPr>
        <w:t>IFS</w:t>
      </w:r>
      <w:r w:rsidRPr="009D7E8C">
        <w:rPr>
          <w:rFonts w:ascii="Calibri" w:hAnsi="Calibri" w:cs="Calibri"/>
        </w:rPr>
        <w:t xml:space="preserve">, vol. 44, no. 6, pp. 9347–9362, Jun. 2023, </w:t>
      </w:r>
      <w:proofErr w:type="spellStart"/>
      <w:r w:rsidRPr="009D7E8C">
        <w:rPr>
          <w:rFonts w:ascii="Calibri" w:hAnsi="Calibri" w:cs="Calibri"/>
        </w:rPr>
        <w:t>doi</w:t>
      </w:r>
      <w:proofErr w:type="spellEnd"/>
      <w:r w:rsidRPr="009D7E8C">
        <w:rPr>
          <w:rFonts w:ascii="Calibri" w:hAnsi="Calibri" w:cs="Calibri"/>
        </w:rPr>
        <w:t>: 10.3233/JIFS-222537.</w:t>
      </w:r>
    </w:p>
    <w:p w14:paraId="2E6CD09B" w14:textId="77777777" w:rsidR="009D7E8C" w:rsidRPr="009D7E8C" w:rsidRDefault="009D7E8C" w:rsidP="009D7E8C">
      <w:pPr>
        <w:pStyle w:val="Bibliography"/>
        <w:rPr>
          <w:rFonts w:ascii="Calibri" w:hAnsi="Calibri" w:cs="Calibri"/>
        </w:rPr>
      </w:pPr>
      <w:r w:rsidRPr="009D7E8C">
        <w:rPr>
          <w:rFonts w:ascii="Calibri" w:hAnsi="Calibri" w:cs="Calibri"/>
        </w:rPr>
        <w:t>[8]</w:t>
      </w:r>
      <w:r w:rsidRPr="009D7E8C">
        <w:rPr>
          <w:rFonts w:ascii="Calibri" w:hAnsi="Calibri" w:cs="Calibri"/>
        </w:rPr>
        <w:tab/>
        <w:t xml:space="preserve">Y. Liu, Y. Li, and K.-S. Chin, “RETRACTED: Online review–driven Product Recommendation Ranking Considering Interactions Among Features and Consumers’ Psychology,” Apr. 23, 2024. </w:t>
      </w:r>
      <w:proofErr w:type="spellStart"/>
      <w:r w:rsidRPr="009D7E8C">
        <w:rPr>
          <w:rFonts w:ascii="Calibri" w:hAnsi="Calibri" w:cs="Calibri"/>
        </w:rPr>
        <w:t>doi</w:t>
      </w:r>
      <w:proofErr w:type="spellEnd"/>
      <w:r w:rsidRPr="009D7E8C">
        <w:rPr>
          <w:rFonts w:ascii="Calibri" w:hAnsi="Calibri" w:cs="Calibri"/>
        </w:rPr>
        <w:t>: 10.21203/rs.3.rs-4284600/v1.</w:t>
      </w:r>
    </w:p>
    <w:p w14:paraId="1F8B90D2" w14:textId="77777777" w:rsidR="009D7E8C" w:rsidRPr="009D7E8C" w:rsidRDefault="009D7E8C" w:rsidP="009D7E8C">
      <w:pPr>
        <w:pStyle w:val="Bibliography"/>
        <w:rPr>
          <w:rFonts w:ascii="Calibri" w:hAnsi="Calibri" w:cs="Calibri"/>
        </w:rPr>
      </w:pPr>
      <w:r w:rsidRPr="009D7E8C">
        <w:rPr>
          <w:rFonts w:ascii="Calibri" w:hAnsi="Calibri" w:cs="Calibri"/>
        </w:rPr>
        <w:t>[9]</w:t>
      </w:r>
      <w:r w:rsidRPr="009D7E8C">
        <w:rPr>
          <w:rFonts w:ascii="Calibri" w:hAnsi="Calibri" w:cs="Calibri"/>
        </w:rPr>
        <w:tab/>
        <w:t xml:space="preserve">Manikandan. B, Rama. P, and </w:t>
      </w:r>
      <w:proofErr w:type="spellStart"/>
      <w:r w:rsidRPr="009D7E8C">
        <w:rPr>
          <w:rFonts w:ascii="Calibri" w:hAnsi="Calibri" w:cs="Calibri"/>
        </w:rPr>
        <w:t>Chakaravarthi</w:t>
      </w:r>
      <w:proofErr w:type="spellEnd"/>
      <w:r w:rsidRPr="009D7E8C">
        <w:rPr>
          <w:rFonts w:ascii="Calibri" w:hAnsi="Calibri" w:cs="Calibri"/>
        </w:rPr>
        <w:t xml:space="preserve">. S, “A New Fuzzy Lexicon Expansion and Sentiment Aware Recommendation System in e-Commerce,” </w:t>
      </w:r>
      <w:r w:rsidRPr="009D7E8C">
        <w:rPr>
          <w:rFonts w:ascii="Calibri" w:hAnsi="Calibri" w:cs="Calibri"/>
          <w:i/>
          <w:iCs/>
        </w:rPr>
        <w:t>IJACSA</w:t>
      </w:r>
      <w:r w:rsidRPr="009D7E8C">
        <w:rPr>
          <w:rFonts w:ascii="Calibri" w:hAnsi="Calibri" w:cs="Calibri"/>
        </w:rPr>
        <w:t xml:space="preserve">, vol. 14, no. 6, 2023, </w:t>
      </w:r>
      <w:proofErr w:type="spellStart"/>
      <w:r w:rsidRPr="009D7E8C">
        <w:rPr>
          <w:rFonts w:ascii="Calibri" w:hAnsi="Calibri" w:cs="Calibri"/>
        </w:rPr>
        <w:t>doi</w:t>
      </w:r>
      <w:proofErr w:type="spellEnd"/>
      <w:r w:rsidRPr="009D7E8C">
        <w:rPr>
          <w:rFonts w:ascii="Calibri" w:hAnsi="Calibri" w:cs="Calibri"/>
        </w:rPr>
        <w:t>: 10.14569/IJACSA.2023.0140629.</w:t>
      </w:r>
    </w:p>
    <w:p w14:paraId="483F78D8" w14:textId="77777777" w:rsidR="009D7E8C" w:rsidRPr="009D7E8C" w:rsidRDefault="009D7E8C" w:rsidP="009D7E8C">
      <w:pPr>
        <w:pStyle w:val="Bibliography"/>
        <w:rPr>
          <w:rFonts w:ascii="Calibri" w:hAnsi="Calibri" w:cs="Calibri"/>
        </w:rPr>
      </w:pPr>
      <w:r w:rsidRPr="009D7E8C">
        <w:rPr>
          <w:rFonts w:ascii="Calibri" w:hAnsi="Calibri" w:cs="Calibri"/>
        </w:rPr>
        <w:t>[10]</w:t>
      </w:r>
      <w:r w:rsidRPr="009D7E8C">
        <w:rPr>
          <w:rFonts w:ascii="Calibri" w:hAnsi="Calibri" w:cs="Calibri"/>
        </w:rPr>
        <w:tab/>
        <w:t xml:space="preserve">K. A. Kamath, D. T. Puranam, and A. M. Joshi, “Aspect-Based Product Recommendation System by Sentiment Analysis of User Reviews,” in </w:t>
      </w:r>
      <w:r w:rsidRPr="009D7E8C">
        <w:rPr>
          <w:rFonts w:ascii="Calibri" w:hAnsi="Calibri" w:cs="Calibri"/>
          <w:i/>
          <w:iCs/>
        </w:rPr>
        <w:t>Data Management, Analytics and Innovation</w:t>
      </w:r>
      <w:r w:rsidRPr="009D7E8C">
        <w:rPr>
          <w:rFonts w:ascii="Calibri" w:hAnsi="Calibri" w:cs="Calibri"/>
        </w:rPr>
        <w:t xml:space="preserve">, vol. 662, N. Sharma, A. </w:t>
      </w:r>
      <w:proofErr w:type="spellStart"/>
      <w:r w:rsidRPr="009D7E8C">
        <w:rPr>
          <w:rFonts w:ascii="Calibri" w:hAnsi="Calibri" w:cs="Calibri"/>
        </w:rPr>
        <w:t>Goje</w:t>
      </w:r>
      <w:proofErr w:type="spellEnd"/>
      <w:r w:rsidRPr="009D7E8C">
        <w:rPr>
          <w:rFonts w:ascii="Calibri" w:hAnsi="Calibri" w:cs="Calibri"/>
        </w:rPr>
        <w:t xml:space="preserve">, A. Chakrabarti, and A. M. </w:t>
      </w:r>
      <w:proofErr w:type="spellStart"/>
      <w:r w:rsidRPr="009D7E8C">
        <w:rPr>
          <w:rFonts w:ascii="Calibri" w:hAnsi="Calibri" w:cs="Calibri"/>
        </w:rPr>
        <w:t>Bruckstein</w:t>
      </w:r>
      <w:proofErr w:type="spellEnd"/>
      <w:r w:rsidRPr="009D7E8C">
        <w:rPr>
          <w:rFonts w:ascii="Calibri" w:hAnsi="Calibri" w:cs="Calibri"/>
        </w:rPr>
        <w:t>, Eds., in Lecture Notes in Networks and Systems, vol. 662</w:t>
      </w:r>
      <w:proofErr w:type="gramStart"/>
      <w:r w:rsidRPr="009D7E8C">
        <w:rPr>
          <w:rFonts w:ascii="Calibri" w:hAnsi="Calibri" w:cs="Calibri"/>
        </w:rPr>
        <w:t>. ,</w:t>
      </w:r>
      <w:proofErr w:type="gramEnd"/>
      <w:r w:rsidRPr="009D7E8C">
        <w:rPr>
          <w:rFonts w:ascii="Calibri" w:hAnsi="Calibri" w:cs="Calibri"/>
        </w:rPr>
        <w:t xml:space="preserve"> Singapore: Springer Nature Singapore, 2023, pp. 285–300. </w:t>
      </w:r>
      <w:proofErr w:type="spellStart"/>
      <w:r w:rsidRPr="009D7E8C">
        <w:rPr>
          <w:rFonts w:ascii="Calibri" w:hAnsi="Calibri" w:cs="Calibri"/>
        </w:rPr>
        <w:t>doi</w:t>
      </w:r>
      <w:proofErr w:type="spellEnd"/>
      <w:r w:rsidRPr="009D7E8C">
        <w:rPr>
          <w:rFonts w:ascii="Calibri" w:hAnsi="Calibri" w:cs="Calibri"/>
        </w:rPr>
        <w:t>: 10.1007/978-981-99-1414-2_22.</w:t>
      </w:r>
    </w:p>
    <w:p w14:paraId="460BC4EB" w14:textId="77777777" w:rsidR="009D7E8C" w:rsidRPr="009D7E8C" w:rsidRDefault="009D7E8C" w:rsidP="009D7E8C">
      <w:pPr>
        <w:pStyle w:val="Bibliography"/>
        <w:rPr>
          <w:rFonts w:ascii="Calibri" w:hAnsi="Calibri" w:cs="Calibri"/>
        </w:rPr>
      </w:pPr>
      <w:r w:rsidRPr="009D7E8C">
        <w:rPr>
          <w:rFonts w:ascii="Calibri" w:hAnsi="Calibri" w:cs="Calibri"/>
        </w:rPr>
        <w:t>[11]</w:t>
      </w:r>
      <w:r w:rsidRPr="009D7E8C">
        <w:rPr>
          <w:rFonts w:ascii="Calibri" w:hAnsi="Calibri" w:cs="Calibri"/>
        </w:rPr>
        <w:tab/>
        <w:t xml:space="preserve">P. Ni, Y. Li, and V. Chang, “Recommendation and Sentiment Analysis Based on Consumer Review and </w:t>
      </w:r>
      <w:proofErr w:type="gramStart"/>
      <w:r w:rsidRPr="009D7E8C">
        <w:rPr>
          <w:rFonts w:ascii="Calibri" w:hAnsi="Calibri" w:cs="Calibri"/>
        </w:rPr>
        <w:t>Rating:,</w:t>
      </w:r>
      <w:proofErr w:type="gramEnd"/>
      <w:r w:rsidRPr="009D7E8C">
        <w:rPr>
          <w:rFonts w:ascii="Calibri" w:hAnsi="Calibri" w:cs="Calibri"/>
        </w:rPr>
        <w:t xml:space="preserve">” in </w:t>
      </w:r>
      <w:r w:rsidRPr="009D7E8C">
        <w:rPr>
          <w:rFonts w:ascii="Calibri" w:hAnsi="Calibri" w:cs="Calibri"/>
          <w:i/>
          <w:iCs/>
        </w:rPr>
        <w:t>Research Anthology on Implementing Sentiment Analysis Across Multiple Disciplines</w:t>
      </w:r>
      <w:r w:rsidRPr="009D7E8C">
        <w:rPr>
          <w:rFonts w:ascii="Calibri" w:hAnsi="Calibri" w:cs="Calibri"/>
        </w:rPr>
        <w:t xml:space="preserve">, I. R. Management Association, Ed., IGI Global, 2022, pp. 1633–1649. </w:t>
      </w:r>
      <w:proofErr w:type="spellStart"/>
      <w:r w:rsidRPr="009D7E8C">
        <w:rPr>
          <w:rFonts w:ascii="Calibri" w:hAnsi="Calibri" w:cs="Calibri"/>
        </w:rPr>
        <w:t>doi</w:t>
      </w:r>
      <w:proofErr w:type="spellEnd"/>
      <w:r w:rsidRPr="009D7E8C">
        <w:rPr>
          <w:rFonts w:ascii="Calibri" w:hAnsi="Calibri" w:cs="Calibri"/>
        </w:rPr>
        <w:t>: 10.4018/978-1-6684-6303-1.ch087.</w:t>
      </w:r>
    </w:p>
    <w:p w14:paraId="4C8E4C07" w14:textId="77777777" w:rsidR="009D7E8C" w:rsidRPr="009D7E8C" w:rsidRDefault="009D7E8C" w:rsidP="009D7E8C">
      <w:pPr>
        <w:pStyle w:val="Bibliography"/>
        <w:rPr>
          <w:rFonts w:ascii="Calibri" w:hAnsi="Calibri" w:cs="Calibri"/>
        </w:rPr>
      </w:pPr>
      <w:r w:rsidRPr="009D7E8C">
        <w:rPr>
          <w:rFonts w:ascii="Calibri" w:hAnsi="Calibri" w:cs="Calibri"/>
        </w:rPr>
        <w:t>[12]</w:t>
      </w:r>
      <w:r w:rsidRPr="009D7E8C">
        <w:rPr>
          <w:rFonts w:ascii="Calibri" w:hAnsi="Calibri" w:cs="Calibri"/>
        </w:rPr>
        <w:tab/>
        <w:t xml:space="preserve">J. Yu, Y. An, T. Xu, J. Gao, M. Zhao, and M. Yu, “Product Recommendation Method Based on Sentiment Analysis,” in </w:t>
      </w:r>
      <w:r w:rsidRPr="009D7E8C">
        <w:rPr>
          <w:rFonts w:ascii="Calibri" w:hAnsi="Calibri" w:cs="Calibri"/>
          <w:i/>
          <w:iCs/>
        </w:rPr>
        <w:t>Web Information Systems and Applications</w:t>
      </w:r>
      <w:r w:rsidRPr="009D7E8C">
        <w:rPr>
          <w:rFonts w:ascii="Calibri" w:hAnsi="Calibri" w:cs="Calibri"/>
        </w:rPr>
        <w:t>, vol. 11242, X. Meng, R. Li, K. Wang, B. Niu, X. Wang, and G. Zhao, Eds., in Lecture Notes in Computer Science, vol. 11242</w:t>
      </w:r>
      <w:proofErr w:type="gramStart"/>
      <w:r w:rsidRPr="009D7E8C">
        <w:rPr>
          <w:rFonts w:ascii="Calibri" w:hAnsi="Calibri" w:cs="Calibri"/>
        </w:rPr>
        <w:t>. ,</w:t>
      </w:r>
      <w:proofErr w:type="gramEnd"/>
      <w:r w:rsidRPr="009D7E8C">
        <w:rPr>
          <w:rFonts w:ascii="Calibri" w:hAnsi="Calibri" w:cs="Calibri"/>
        </w:rPr>
        <w:t xml:space="preserve"> Cham: Springer International Publishing, 2018, pp. 488–495. </w:t>
      </w:r>
      <w:proofErr w:type="spellStart"/>
      <w:r w:rsidRPr="009D7E8C">
        <w:rPr>
          <w:rFonts w:ascii="Calibri" w:hAnsi="Calibri" w:cs="Calibri"/>
        </w:rPr>
        <w:t>doi</w:t>
      </w:r>
      <w:proofErr w:type="spellEnd"/>
      <w:r w:rsidRPr="009D7E8C">
        <w:rPr>
          <w:rFonts w:ascii="Calibri" w:hAnsi="Calibri" w:cs="Calibri"/>
        </w:rPr>
        <w:t>: 10.1007/978-3-030-02934-0_45.</w:t>
      </w:r>
    </w:p>
    <w:p w14:paraId="0A078E86" w14:textId="77777777" w:rsidR="009D7E8C" w:rsidRPr="009D7E8C" w:rsidRDefault="009D7E8C" w:rsidP="009D7E8C">
      <w:pPr>
        <w:pStyle w:val="Bibliography"/>
        <w:rPr>
          <w:rFonts w:ascii="Calibri" w:hAnsi="Calibri" w:cs="Calibri"/>
        </w:rPr>
      </w:pPr>
      <w:r w:rsidRPr="009D7E8C">
        <w:rPr>
          <w:rFonts w:ascii="Calibri" w:hAnsi="Calibri" w:cs="Calibri"/>
        </w:rPr>
        <w:t>[13]</w:t>
      </w:r>
      <w:r w:rsidRPr="009D7E8C">
        <w:rPr>
          <w:rFonts w:ascii="Calibri" w:hAnsi="Calibri" w:cs="Calibri"/>
        </w:rPr>
        <w:tab/>
        <w:t xml:space="preserve">B. Shanthini and N. </w:t>
      </w:r>
      <w:proofErr w:type="spellStart"/>
      <w:r w:rsidRPr="009D7E8C">
        <w:rPr>
          <w:rFonts w:ascii="Calibri" w:hAnsi="Calibri" w:cs="Calibri"/>
        </w:rPr>
        <w:t>Subalakshmi</w:t>
      </w:r>
      <w:proofErr w:type="spellEnd"/>
      <w:r w:rsidRPr="009D7E8C">
        <w:rPr>
          <w:rFonts w:ascii="Calibri" w:hAnsi="Calibri" w:cs="Calibri"/>
        </w:rPr>
        <w:t xml:space="preserve">, “Advanced Data Mining Enabled Robust Sentiment Analysis on E-Commerce Product Reviews and Recommendation Model,” in </w:t>
      </w:r>
      <w:r w:rsidRPr="009D7E8C">
        <w:rPr>
          <w:rFonts w:ascii="Calibri" w:hAnsi="Calibri" w:cs="Calibri"/>
          <w:i/>
          <w:iCs/>
        </w:rPr>
        <w:t>2023 Third International Conference on Artificial Intelligence and Smart Energy (ICAIS)</w:t>
      </w:r>
      <w:r w:rsidRPr="009D7E8C">
        <w:rPr>
          <w:rFonts w:ascii="Calibri" w:hAnsi="Calibri" w:cs="Calibri"/>
        </w:rPr>
        <w:t xml:space="preserve">, Coimbatore, India: IEEE, Feb. 2023, pp. 689–696. </w:t>
      </w:r>
      <w:proofErr w:type="spellStart"/>
      <w:r w:rsidRPr="009D7E8C">
        <w:rPr>
          <w:rFonts w:ascii="Calibri" w:hAnsi="Calibri" w:cs="Calibri"/>
        </w:rPr>
        <w:t>doi</w:t>
      </w:r>
      <w:proofErr w:type="spellEnd"/>
      <w:r w:rsidRPr="009D7E8C">
        <w:rPr>
          <w:rFonts w:ascii="Calibri" w:hAnsi="Calibri" w:cs="Calibri"/>
        </w:rPr>
        <w:t>: 10.1109/ICAIS56108.2023.10073782.</w:t>
      </w:r>
    </w:p>
    <w:p w14:paraId="5EF36652" w14:textId="77777777" w:rsidR="009D7E8C" w:rsidRPr="009D7E8C" w:rsidRDefault="009D7E8C" w:rsidP="009D7E8C">
      <w:pPr>
        <w:pStyle w:val="Bibliography"/>
        <w:rPr>
          <w:rFonts w:ascii="Calibri" w:hAnsi="Calibri" w:cs="Calibri"/>
        </w:rPr>
      </w:pPr>
      <w:r w:rsidRPr="009D7E8C">
        <w:rPr>
          <w:rFonts w:ascii="Calibri" w:hAnsi="Calibri" w:cs="Calibri"/>
        </w:rPr>
        <w:lastRenderedPageBreak/>
        <w:t>[14]</w:t>
      </w:r>
      <w:r w:rsidRPr="009D7E8C">
        <w:rPr>
          <w:rFonts w:ascii="Calibri" w:hAnsi="Calibri" w:cs="Calibri"/>
        </w:rPr>
        <w:tab/>
        <w:t xml:space="preserve">P. N. Kishore, D. Kishore Babu, K. R. Jetty, and R. Raman Cholla, “Product Recommendation using Feature-Level Analysis,” in </w:t>
      </w:r>
      <w:r w:rsidRPr="009D7E8C">
        <w:rPr>
          <w:rFonts w:ascii="Calibri" w:hAnsi="Calibri" w:cs="Calibri"/>
          <w:i/>
          <w:iCs/>
        </w:rPr>
        <w:t>2024 3rd International Conference on Automation, Computing and Renewable Systems (ICACRS)</w:t>
      </w:r>
      <w:r w:rsidRPr="009D7E8C">
        <w:rPr>
          <w:rFonts w:ascii="Calibri" w:hAnsi="Calibri" w:cs="Calibri"/>
        </w:rPr>
        <w:t xml:space="preserve">, Pudukkottai, India: IEEE, Dec. 2024, pp. 1631–1634. </w:t>
      </w:r>
      <w:proofErr w:type="spellStart"/>
      <w:r w:rsidRPr="009D7E8C">
        <w:rPr>
          <w:rFonts w:ascii="Calibri" w:hAnsi="Calibri" w:cs="Calibri"/>
        </w:rPr>
        <w:t>doi</w:t>
      </w:r>
      <w:proofErr w:type="spellEnd"/>
      <w:r w:rsidRPr="009D7E8C">
        <w:rPr>
          <w:rFonts w:ascii="Calibri" w:hAnsi="Calibri" w:cs="Calibri"/>
        </w:rPr>
        <w:t>: 10.1109/ICACRS62842.2024.10841483.</w:t>
      </w:r>
    </w:p>
    <w:p w14:paraId="3AA9481B" w14:textId="77777777" w:rsidR="009D7E8C" w:rsidRPr="009D7E8C" w:rsidRDefault="009D7E8C" w:rsidP="009D7E8C">
      <w:pPr>
        <w:pStyle w:val="Bibliography"/>
        <w:rPr>
          <w:rFonts w:ascii="Calibri" w:hAnsi="Calibri" w:cs="Calibri"/>
        </w:rPr>
      </w:pPr>
      <w:r w:rsidRPr="009D7E8C">
        <w:rPr>
          <w:rFonts w:ascii="Calibri" w:hAnsi="Calibri" w:cs="Calibri"/>
        </w:rPr>
        <w:t>[15]</w:t>
      </w:r>
      <w:r w:rsidRPr="009D7E8C">
        <w:rPr>
          <w:rFonts w:ascii="Calibri" w:hAnsi="Calibri" w:cs="Calibri"/>
        </w:rPr>
        <w:tab/>
        <w:t xml:space="preserve">V. Jawa and V. Hasija, “A Sentiment and Interest Based Approach for Product Recommendation,” in </w:t>
      </w:r>
      <w:r w:rsidRPr="009D7E8C">
        <w:rPr>
          <w:rFonts w:ascii="Calibri" w:hAnsi="Calibri" w:cs="Calibri"/>
          <w:i/>
          <w:iCs/>
        </w:rPr>
        <w:t xml:space="preserve">2015 17th </w:t>
      </w:r>
      <w:proofErr w:type="spellStart"/>
      <w:r w:rsidRPr="009D7E8C">
        <w:rPr>
          <w:rFonts w:ascii="Calibri" w:hAnsi="Calibri" w:cs="Calibri"/>
          <w:i/>
          <w:iCs/>
        </w:rPr>
        <w:t>UKSim</w:t>
      </w:r>
      <w:proofErr w:type="spellEnd"/>
      <w:r w:rsidRPr="009D7E8C">
        <w:rPr>
          <w:rFonts w:ascii="Calibri" w:hAnsi="Calibri" w:cs="Calibri"/>
          <w:i/>
          <w:iCs/>
        </w:rPr>
        <w:t>-AMSS International Conference on Modelling and Simulation (</w:t>
      </w:r>
      <w:proofErr w:type="spellStart"/>
      <w:r w:rsidRPr="009D7E8C">
        <w:rPr>
          <w:rFonts w:ascii="Calibri" w:hAnsi="Calibri" w:cs="Calibri"/>
          <w:i/>
          <w:iCs/>
        </w:rPr>
        <w:t>UKSim</w:t>
      </w:r>
      <w:proofErr w:type="spellEnd"/>
      <w:r w:rsidRPr="009D7E8C">
        <w:rPr>
          <w:rFonts w:ascii="Calibri" w:hAnsi="Calibri" w:cs="Calibri"/>
          <w:i/>
          <w:iCs/>
        </w:rPr>
        <w:t>)</w:t>
      </w:r>
      <w:r w:rsidRPr="009D7E8C">
        <w:rPr>
          <w:rFonts w:ascii="Calibri" w:hAnsi="Calibri" w:cs="Calibri"/>
        </w:rPr>
        <w:t xml:space="preserve">, Cambridge, United Kingdom: IEEE, Mar. 2015, pp. 75–80. </w:t>
      </w:r>
      <w:proofErr w:type="spellStart"/>
      <w:r w:rsidRPr="009D7E8C">
        <w:rPr>
          <w:rFonts w:ascii="Calibri" w:hAnsi="Calibri" w:cs="Calibri"/>
        </w:rPr>
        <w:t>doi</w:t>
      </w:r>
      <w:proofErr w:type="spellEnd"/>
      <w:r w:rsidRPr="009D7E8C">
        <w:rPr>
          <w:rFonts w:ascii="Calibri" w:hAnsi="Calibri" w:cs="Calibri"/>
        </w:rPr>
        <w:t>: 10.1109/UKSim.2015.26.</w:t>
      </w:r>
    </w:p>
    <w:p w14:paraId="0B40185E" w14:textId="77777777" w:rsidR="009D7E8C" w:rsidRPr="009D7E8C" w:rsidRDefault="009D7E8C" w:rsidP="009D7E8C">
      <w:pPr>
        <w:pStyle w:val="Bibliography"/>
        <w:rPr>
          <w:rFonts w:ascii="Calibri" w:hAnsi="Calibri" w:cs="Calibri"/>
        </w:rPr>
      </w:pPr>
      <w:r w:rsidRPr="009D7E8C">
        <w:rPr>
          <w:rFonts w:ascii="Calibri" w:hAnsi="Calibri" w:cs="Calibri"/>
        </w:rPr>
        <w:t>[16]</w:t>
      </w:r>
      <w:r w:rsidRPr="009D7E8C">
        <w:rPr>
          <w:rFonts w:ascii="Calibri" w:hAnsi="Calibri" w:cs="Calibri"/>
        </w:rPr>
        <w:tab/>
        <w:t xml:space="preserve">S. Safar, B. R. Jose, and T. Santhanakrishnan, “An Improved Recommendation System with Aspect-Based Sentiment Analysis,” in </w:t>
      </w:r>
      <w:r w:rsidRPr="009D7E8C">
        <w:rPr>
          <w:rFonts w:ascii="Calibri" w:hAnsi="Calibri" w:cs="Calibri"/>
          <w:i/>
          <w:iCs/>
        </w:rPr>
        <w:t>Responsible Data Science</w:t>
      </w:r>
      <w:r w:rsidRPr="009D7E8C">
        <w:rPr>
          <w:rFonts w:ascii="Calibri" w:hAnsi="Calibri" w:cs="Calibri"/>
        </w:rPr>
        <w:t>, vol. 940, J. Mathew, G. Santhosh Kumar, D. P., and J. M. Jose, Eds., in Lecture Notes in Electrical Engineering, vol. 940</w:t>
      </w:r>
      <w:proofErr w:type="gramStart"/>
      <w:r w:rsidRPr="009D7E8C">
        <w:rPr>
          <w:rFonts w:ascii="Calibri" w:hAnsi="Calibri" w:cs="Calibri"/>
        </w:rPr>
        <w:t>. ,</w:t>
      </w:r>
      <w:proofErr w:type="gramEnd"/>
      <w:r w:rsidRPr="009D7E8C">
        <w:rPr>
          <w:rFonts w:ascii="Calibri" w:hAnsi="Calibri" w:cs="Calibri"/>
        </w:rPr>
        <w:t xml:space="preserve"> Singapore: Springer Nature Singapore, 2022, pp. 75–87. </w:t>
      </w:r>
      <w:proofErr w:type="spellStart"/>
      <w:r w:rsidRPr="009D7E8C">
        <w:rPr>
          <w:rFonts w:ascii="Calibri" w:hAnsi="Calibri" w:cs="Calibri"/>
        </w:rPr>
        <w:t>doi</w:t>
      </w:r>
      <w:proofErr w:type="spellEnd"/>
      <w:r w:rsidRPr="009D7E8C">
        <w:rPr>
          <w:rFonts w:ascii="Calibri" w:hAnsi="Calibri" w:cs="Calibri"/>
        </w:rPr>
        <w:t>: 10.1007/978-981-19-4453-6_5.</w:t>
      </w:r>
    </w:p>
    <w:p w14:paraId="34F3787C" w14:textId="77777777" w:rsidR="009D7E8C" w:rsidRPr="009D7E8C" w:rsidRDefault="009D7E8C" w:rsidP="009D7E8C">
      <w:pPr>
        <w:pStyle w:val="Bibliography"/>
        <w:rPr>
          <w:rFonts w:ascii="Calibri" w:hAnsi="Calibri" w:cs="Calibri"/>
        </w:rPr>
      </w:pPr>
      <w:r w:rsidRPr="009D7E8C">
        <w:rPr>
          <w:rFonts w:ascii="Calibri" w:hAnsi="Calibri" w:cs="Calibri"/>
        </w:rPr>
        <w:t>[17]</w:t>
      </w:r>
      <w:r w:rsidRPr="009D7E8C">
        <w:rPr>
          <w:rFonts w:ascii="Calibri" w:hAnsi="Calibri" w:cs="Calibri"/>
        </w:rPr>
        <w:tab/>
        <w:t xml:space="preserve">R. Lee and J. Lyu, “Sentiment Analysis of Product Reviews Based on JST Model,” in </w:t>
      </w:r>
      <w:r w:rsidRPr="009D7E8C">
        <w:rPr>
          <w:rFonts w:ascii="Calibri" w:hAnsi="Calibri" w:cs="Calibri"/>
          <w:i/>
          <w:iCs/>
        </w:rPr>
        <w:t>Proceedings of the 4th International Conference on Computer Science and Application Engineering</w:t>
      </w:r>
      <w:r w:rsidRPr="009D7E8C">
        <w:rPr>
          <w:rFonts w:ascii="Calibri" w:hAnsi="Calibri" w:cs="Calibri"/>
        </w:rPr>
        <w:t xml:space="preserve">, Sanya China: ACM, Oct. 2020, pp. 1–7. </w:t>
      </w:r>
      <w:proofErr w:type="spellStart"/>
      <w:r w:rsidRPr="009D7E8C">
        <w:rPr>
          <w:rFonts w:ascii="Calibri" w:hAnsi="Calibri" w:cs="Calibri"/>
        </w:rPr>
        <w:t>doi</w:t>
      </w:r>
      <w:proofErr w:type="spellEnd"/>
      <w:r w:rsidRPr="009D7E8C">
        <w:rPr>
          <w:rFonts w:ascii="Calibri" w:hAnsi="Calibri" w:cs="Calibri"/>
        </w:rPr>
        <w:t>: 10.1145/3424978.3425097.</w:t>
      </w:r>
    </w:p>
    <w:p w14:paraId="7B61F892" w14:textId="77777777" w:rsidR="009D7E8C" w:rsidRPr="009D7E8C" w:rsidRDefault="009D7E8C" w:rsidP="009D7E8C">
      <w:pPr>
        <w:pStyle w:val="Bibliography"/>
        <w:rPr>
          <w:rFonts w:ascii="Calibri" w:hAnsi="Calibri" w:cs="Calibri"/>
        </w:rPr>
      </w:pPr>
      <w:r w:rsidRPr="009D7E8C">
        <w:rPr>
          <w:rFonts w:ascii="Calibri" w:hAnsi="Calibri" w:cs="Calibri"/>
        </w:rPr>
        <w:t>[18]</w:t>
      </w:r>
      <w:r w:rsidRPr="009D7E8C">
        <w:rPr>
          <w:rFonts w:ascii="Calibri" w:hAnsi="Calibri" w:cs="Calibri"/>
        </w:rPr>
        <w:tab/>
        <w:t xml:space="preserve">R. K and M. V. S, “An Approach for Recommender System Based on Multilevel Sentiment Analysis Using Hybrid Deep Learning Models,” in </w:t>
      </w:r>
      <w:r w:rsidRPr="009D7E8C">
        <w:rPr>
          <w:rFonts w:ascii="Calibri" w:hAnsi="Calibri" w:cs="Calibri"/>
          <w:i/>
          <w:iCs/>
        </w:rPr>
        <w:t>2022 8th International Conference on Smart Structures and Systems (ICSSS)</w:t>
      </w:r>
      <w:r w:rsidRPr="009D7E8C">
        <w:rPr>
          <w:rFonts w:ascii="Calibri" w:hAnsi="Calibri" w:cs="Calibri"/>
        </w:rPr>
        <w:t xml:space="preserve">, Chennai, India: IEEE, Apr. 2022, pp. 01–06. </w:t>
      </w:r>
      <w:proofErr w:type="spellStart"/>
      <w:r w:rsidRPr="009D7E8C">
        <w:rPr>
          <w:rFonts w:ascii="Calibri" w:hAnsi="Calibri" w:cs="Calibri"/>
        </w:rPr>
        <w:t>doi</w:t>
      </w:r>
      <w:proofErr w:type="spellEnd"/>
      <w:r w:rsidRPr="009D7E8C">
        <w:rPr>
          <w:rFonts w:ascii="Calibri" w:hAnsi="Calibri" w:cs="Calibri"/>
        </w:rPr>
        <w:t>: 10.1109/ICSSS54381.2022.9782172.</w:t>
      </w:r>
    </w:p>
    <w:p w14:paraId="7889FCD6" w14:textId="77777777" w:rsidR="009D7E8C" w:rsidRPr="009D7E8C" w:rsidRDefault="009D7E8C" w:rsidP="009D7E8C">
      <w:pPr>
        <w:pStyle w:val="Bibliography"/>
        <w:rPr>
          <w:rFonts w:ascii="Calibri" w:hAnsi="Calibri" w:cs="Calibri"/>
        </w:rPr>
      </w:pPr>
      <w:r w:rsidRPr="009D7E8C">
        <w:rPr>
          <w:rFonts w:ascii="Calibri" w:hAnsi="Calibri" w:cs="Calibri"/>
        </w:rPr>
        <w:t>[19]</w:t>
      </w:r>
      <w:r w:rsidRPr="009D7E8C">
        <w:rPr>
          <w:rFonts w:ascii="Calibri" w:hAnsi="Calibri" w:cs="Calibri"/>
        </w:rPr>
        <w:tab/>
        <w:t xml:space="preserve">B. T. Hung, “Integrating Sentiment Analysis in Recommender Systems,” in </w:t>
      </w:r>
      <w:r w:rsidRPr="009D7E8C">
        <w:rPr>
          <w:rFonts w:ascii="Calibri" w:hAnsi="Calibri" w:cs="Calibri"/>
          <w:i/>
          <w:iCs/>
        </w:rPr>
        <w:t>Reliability and Statistical Computing</w:t>
      </w:r>
      <w:r w:rsidRPr="009D7E8C">
        <w:rPr>
          <w:rFonts w:ascii="Calibri" w:hAnsi="Calibri" w:cs="Calibri"/>
        </w:rPr>
        <w:t>, H. Pham, Ed., in Springer Series in Reliability Engineering</w:t>
      </w:r>
      <w:proofErr w:type="gramStart"/>
      <w:r w:rsidRPr="009D7E8C">
        <w:rPr>
          <w:rFonts w:ascii="Calibri" w:hAnsi="Calibri" w:cs="Calibri"/>
        </w:rPr>
        <w:t>. ,</w:t>
      </w:r>
      <w:proofErr w:type="gramEnd"/>
      <w:r w:rsidRPr="009D7E8C">
        <w:rPr>
          <w:rFonts w:ascii="Calibri" w:hAnsi="Calibri" w:cs="Calibri"/>
        </w:rPr>
        <w:t xml:space="preserve"> Cham: Springer International Publishing, 2020, pp. 127–137. </w:t>
      </w:r>
      <w:proofErr w:type="spellStart"/>
      <w:r w:rsidRPr="009D7E8C">
        <w:rPr>
          <w:rFonts w:ascii="Calibri" w:hAnsi="Calibri" w:cs="Calibri"/>
        </w:rPr>
        <w:t>doi</w:t>
      </w:r>
      <w:proofErr w:type="spellEnd"/>
      <w:r w:rsidRPr="009D7E8C">
        <w:rPr>
          <w:rFonts w:ascii="Calibri" w:hAnsi="Calibri" w:cs="Calibri"/>
        </w:rPr>
        <w:t>: 10.1007/978-3-030-43412-0_8.</w:t>
      </w:r>
    </w:p>
    <w:p w14:paraId="60B58B10" w14:textId="77777777" w:rsidR="009D7E8C" w:rsidRPr="009D7E8C" w:rsidRDefault="009D7E8C" w:rsidP="009D7E8C">
      <w:pPr>
        <w:pStyle w:val="Bibliography"/>
        <w:rPr>
          <w:rFonts w:ascii="Calibri" w:hAnsi="Calibri" w:cs="Calibri"/>
        </w:rPr>
      </w:pPr>
      <w:r w:rsidRPr="009D7E8C">
        <w:rPr>
          <w:rFonts w:ascii="Calibri" w:hAnsi="Calibri" w:cs="Calibri"/>
        </w:rPr>
        <w:t>[20]</w:t>
      </w:r>
      <w:r w:rsidRPr="009D7E8C">
        <w:rPr>
          <w:rFonts w:ascii="Calibri" w:hAnsi="Calibri" w:cs="Calibri"/>
        </w:rPr>
        <w:tab/>
        <w:t xml:space="preserve">Disha </w:t>
      </w:r>
      <w:proofErr w:type="spellStart"/>
      <w:r w:rsidRPr="009D7E8C">
        <w:rPr>
          <w:rFonts w:ascii="Calibri" w:hAnsi="Calibri" w:cs="Calibri"/>
        </w:rPr>
        <w:t>Wadhe</w:t>
      </w:r>
      <w:proofErr w:type="spellEnd"/>
      <w:r w:rsidRPr="009D7E8C">
        <w:rPr>
          <w:rFonts w:ascii="Calibri" w:hAnsi="Calibri" w:cs="Calibri"/>
        </w:rPr>
        <w:t xml:space="preserve">, Rutuja </w:t>
      </w:r>
      <w:proofErr w:type="spellStart"/>
      <w:r w:rsidRPr="009D7E8C">
        <w:rPr>
          <w:rFonts w:ascii="Calibri" w:hAnsi="Calibri" w:cs="Calibri"/>
        </w:rPr>
        <w:t>Jangamwar</w:t>
      </w:r>
      <w:proofErr w:type="spellEnd"/>
      <w:r w:rsidRPr="009D7E8C">
        <w:rPr>
          <w:rFonts w:ascii="Calibri" w:hAnsi="Calibri" w:cs="Calibri"/>
        </w:rPr>
        <w:t xml:space="preserve">, Shweta </w:t>
      </w:r>
      <w:proofErr w:type="spellStart"/>
      <w:r w:rsidRPr="009D7E8C">
        <w:rPr>
          <w:rFonts w:ascii="Calibri" w:hAnsi="Calibri" w:cs="Calibri"/>
        </w:rPr>
        <w:t>Narwade</w:t>
      </w:r>
      <w:proofErr w:type="spellEnd"/>
      <w:r w:rsidRPr="009D7E8C">
        <w:rPr>
          <w:rFonts w:ascii="Calibri" w:hAnsi="Calibri" w:cs="Calibri"/>
        </w:rPr>
        <w:t xml:space="preserve">, and Vedika Gawande, “Sentiment Analysis Using Product Based Reviews,” </w:t>
      </w:r>
      <w:r w:rsidRPr="009D7E8C">
        <w:rPr>
          <w:rFonts w:ascii="Calibri" w:hAnsi="Calibri" w:cs="Calibri"/>
          <w:i/>
          <w:iCs/>
        </w:rPr>
        <w:t>IJARSCT</w:t>
      </w:r>
      <w:r w:rsidRPr="009D7E8C">
        <w:rPr>
          <w:rFonts w:ascii="Calibri" w:hAnsi="Calibri" w:cs="Calibri"/>
        </w:rPr>
        <w:t xml:space="preserve">, pp. 392–397, Apr. 2022, </w:t>
      </w:r>
      <w:proofErr w:type="spellStart"/>
      <w:r w:rsidRPr="009D7E8C">
        <w:rPr>
          <w:rFonts w:ascii="Calibri" w:hAnsi="Calibri" w:cs="Calibri"/>
        </w:rPr>
        <w:t>doi</w:t>
      </w:r>
      <w:proofErr w:type="spellEnd"/>
      <w:r w:rsidRPr="009D7E8C">
        <w:rPr>
          <w:rFonts w:ascii="Calibri" w:hAnsi="Calibri" w:cs="Calibri"/>
        </w:rPr>
        <w:t>: 10.48175/IJARSCT-3201.</w:t>
      </w:r>
    </w:p>
    <w:p w14:paraId="2FA4BF41" w14:textId="77777777" w:rsidR="009D7E8C" w:rsidRPr="009D7E8C" w:rsidRDefault="009D7E8C" w:rsidP="009D7E8C">
      <w:pPr>
        <w:pStyle w:val="Bibliography"/>
        <w:rPr>
          <w:rFonts w:ascii="Calibri" w:hAnsi="Calibri" w:cs="Calibri"/>
        </w:rPr>
      </w:pPr>
      <w:r w:rsidRPr="009D7E8C">
        <w:rPr>
          <w:rFonts w:ascii="Calibri" w:hAnsi="Calibri" w:cs="Calibri"/>
        </w:rPr>
        <w:t>[21]</w:t>
      </w:r>
      <w:r w:rsidRPr="009D7E8C">
        <w:rPr>
          <w:rFonts w:ascii="Calibri" w:hAnsi="Calibri" w:cs="Calibri"/>
        </w:rPr>
        <w:tab/>
        <w:t xml:space="preserve">S. P. </w:t>
      </w:r>
      <w:proofErr w:type="spellStart"/>
      <w:r w:rsidRPr="009D7E8C">
        <w:rPr>
          <w:rFonts w:ascii="Calibri" w:hAnsi="Calibri" w:cs="Calibri"/>
        </w:rPr>
        <w:t>Nehete</w:t>
      </w:r>
      <w:proofErr w:type="spellEnd"/>
      <w:r w:rsidRPr="009D7E8C">
        <w:rPr>
          <w:rFonts w:ascii="Calibri" w:hAnsi="Calibri" w:cs="Calibri"/>
        </w:rPr>
        <w:t xml:space="preserve"> and S. R. Devane, “Need of Sentiments Analysis with CF for Quality Recommendations,” </w:t>
      </w:r>
      <w:r w:rsidRPr="009D7E8C">
        <w:rPr>
          <w:rFonts w:ascii="Calibri" w:hAnsi="Calibri" w:cs="Calibri"/>
          <w:i/>
          <w:iCs/>
        </w:rPr>
        <w:t>EJECE</w:t>
      </w:r>
      <w:r w:rsidRPr="009D7E8C">
        <w:rPr>
          <w:rFonts w:ascii="Calibri" w:hAnsi="Calibri" w:cs="Calibri"/>
        </w:rPr>
        <w:t xml:space="preserve">, vol. 5, no. 2, pp. 1–5, Mar. 2021, </w:t>
      </w:r>
      <w:proofErr w:type="spellStart"/>
      <w:r w:rsidRPr="009D7E8C">
        <w:rPr>
          <w:rFonts w:ascii="Calibri" w:hAnsi="Calibri" w:cs="Calibri"/>
        </w:rPr>
        <w:t>doi</w:t>
      </w:r>
      <w:proofErr w:type="spellEnd"/>
      <w:r w:rsidRPr="009D7E8C">
        <w:rPr>
          <w:rFonts w:ascii="Calibri" w:hAnsi="Calibri" w:cs="Calibri"/>
        </w:rPr>
        <w:t>: 10.24018/ejece.2021.5.2.284.</w:t>
      </w:r>
    </w:p>
    <w:p w14:paraId="5E49DD4E" w14:textId="77777777" w:rsidR="009D7E8C" w:rsidRPr="009D7E8C" w:rsidRDefault="009D7E8C" w:rsidP="009D7E8C">
      <w:pPr>
        <w:pStyle w:val="Bibliography"/>
        <w:rPr>
          <w:rFonts w:ascii="Calibri" w:hAnsi="Calibri" w:cs="Calibri"/>
        </w:rPr>
      </w:pPr>
      <w:r w:rsidRPr="009D7E8C">
        <w:rPr>
          <w:rFonts w:ascii="Calibri" w:hAnsi="Calibri" w:cs="Calibri"/>
        </w:rPr>
        <w:t>[22]</w:t>
      </w:r>
      <w:r w:rsidRPr="009D7E8C">
        <w:rPr>
          <w:rFonts w:ascii="Calibri" w:hAnsi="Calibri" w:cs="Calibri"/>
        </w:rPr>
        <w:tab/>
        <w:t xml:space="preserve">K. Surendra, K. N. Prakash, J. M. Kumar, G. R. Goud, and N. Shanmugapriya, “Sentiment Analysis of Product Reviews using Rule-based and Deep-Learning Models,” </w:t>
      </w:r>
      <w:r w:rsidRPr="009D7E8C">
        <w:rPr>
          <w:rFonts w:ascii="Calibri" w:hAnsi="Calibri" w:cs="Calibri"/>
          <w:i/>
          <w:iCs/>
        </w:rPr>
        <w:t>JTCSST</w:t>
      </w:r>
      <w:r w:rsidRPr="009D7E8C">
        <w:rPr>
          <w:rFonts w:ascii="Calibri" w:hAnsi="Calibri" w:cs="Calibri"/>
        </w:rPr>
        <w:t xml:space="preserve">, vol. 6, no. 3, pp. 301–311, Sep. 2024, </w:t>
      </w:r>
      <w:proofErr w:type="spellStart"/>
      <w:r w:rsidRPr="009D7E8C">
        <w:rPr>
          <w:rFonts w:ascii="Calibri" w:hAnsi="Calibri" w:cs="Calibri"/>
        </w:rPr>
        <w:t>doi</w:t>
      </w:r>
      <w:proofErr w:type="spellEnd"/>
      <w:r w:rsidRPr="009D7E8C">
        <w:rPr>
          <w:rFonts w:ascii="Calibri" w:hAnsi="Calibri" w:cs="Calibri"/>
        </w:rPr>
        <w:t>: 10.36548/jtcsst.2024.3.007.</w:t>
      </w:r>
    </w:p>
    <w:p w14:paraId="52BBD81F" w14:textId="77777777" w:rsidR="009D7E8C" w:rsidRPr="009D7E8C" w:rsidRDefault="009D7E8C" w:rsidP="009D7E8C">
      <w:pPr>
        <w:pStyle w:val="Bibliography"/>
        <w:rPr>
          <w:rFonts w:ascii="Calibri" w:hAnsi="Calibri" w:cs="Calibri"/>
        </w:rPr>
      </w:pPr>
      <w:r w:rsidRPr="009D7E8C">
        <w:rPr>
          <w:rFonts w:ascii="Calibri" w:hAnsi="Calibri" w:cs="Calibri"/>
        </w:rPr>
        <w:t>[23]</w:t>
      </w:r>
      <w:r w:rsidRPr="009D7E8C">
        <w:rPr>
          <w:rFonts w:ascii="Calibri" w:hAnsi="Calibri" w:cs="Calibri"/>
        </w:rPr>
        <w:tab/>
        <w:t xml:space="preserve">H. Kundra, C. Vishnu, B. V. Vaishnavi, C. R. Kasireddy, G. Akash, and S. </w:t>
      </w:r>
      <w:proofErr w:type="spellStart"/>
      <w:r w:rsidRPr="009D7E8C">
        <w:rPr>
          <w:rFonts w:ascii="Calibri" w:hAnsi="Calibri" w:cs="Calibri"/>
        </w:rPr>
        <w:t>Jindam</w:t>
      </w:r>
      <w:proofErr w:type="spellEnd"/>
      <w:r w:rsidRPr="009D7E8C">
        <w:rPr>
          <w:rFonts w:ascii="Calibri" w:hAnsi="Calibri" w:cs="Calibri"/>
        </w:rPr>
        <w:t xml:space="preserve">, “Digital Emotions using Sentiment Analysis for Predictive Insights on Customer Recommendations,” in </w:t>
      </w:r>
      <w:r w:rsidRPr="009D7E8C">
        <w:rPr>
          <w:rFonts w:ascii="Calibri" w:hAnsi="Calibri" w:cs="Calibri"/>
          <w:i/>
          <w:iCs/>
        </w:rPr>
        <w:t>2024 IEEE 5th India Council International Subsections Conference (INDISCON)</w:t>
      </w:r>
      <w:r w:rsidRPr="009D7E8C">
        <w:rPr>
          <w:rFonts w:ascii="Calibri" w:hAnsi="Calibri" w:cs="Calibri"/>
        </w:rPr>
        <w:t xml:space="preserve">, Chandigarh, India: IEEE, Aug. 2024, pp. 1–6. </w:t>
      </w:r>
      <w:proofErr w:type="spellStart"/>
      <w:r w:rsidRPr="009D7E8C">
        <w:rPr>
          <w:rFonts w:ascii="Calibri" w:hAnsi="Calibri" w:cs="Calibri"/>
        </w:rPr>
        <w:t>doi</w:t>
      </w:r>
      <w:proofErr w:type="spellEnd"/>
      <w:r w:rsidRPr="009D7E8C">
        <w:rPr>
          <w:rFonts w:ascii="Calibri" w:hAnsi="Calibri" w:cs="Calibri"/>
        </w:rPr>
        <w:t>: 10.1109/INDISCON62179.2024.10744376.</w:t>
      </w:r>
    </w:p>
    <w:p w14:paraId="0B5EEE7D" w14:textId="77777777" w:rsidR="009D7E8C" w:rsidRPr="009D7E8C" w:rsidRDefault="009D7E8C" w:rsidP="009D7E8C">
      <w:pPr>
        <w:pStyle w:val="Bibliography"/>
        <w:rPr>
          <w:rFonts w:ascii="Calibri" w:hAnsi="Calibri" w:cs="Calibri"/>
        </w:rPr>
      </w:pPr>
      <w:r w:rsidRPr="009D7E8C">
        <w:rPr>
          <w:rFonts w:ascii="Calibri" w:hAnsi="Calibri" w:cs="Calibri"/>
        </w:rPr>
        <w:lastRenderedPageBreak/>
        <w:t>[24]</w:t>
      </w:r>
      <w:r w:rsidRPr="009D7E8C">
        <w:rPr>
          <w:rFonts w:ascii="Calibri" w:hAnsi="Calibri" w:cs="Calibri"/>
        </w:rPr>
        <w:tab/>
        <w:t xml:space="preserve">Q.-D. Truong, T. D. </w:t>
      </w:r>
      <w:proofErr w:type="spellStart"/>
      <w:r w:rsidRPr="009D7E8C">
        <w:rPr>
          <w:rFonts w:ascii="Calibri" w:hAnsi="Calibri" w:cs="Calibri"/>
        </w:rPr>
        <w:t>Thi</w:t>
      </w:r>
      <w:proofErr w:type="spellEnd"/>
      <w:r w:rsidRPr="009D7E8C">
        <w:rPr>
          <w:rFonts w:ascii="Calibri" w:hAnsi="Calibri" w:cs="Calibri"/>
        </w:rPr>
        <w:t xml:space="preserve"> Bui, and H. T. Nguyen, “Product Recommendation System Using Opinion Mining on Vietnamese Reviews,” in </w:t>
      </w:r>
      <w:r w:rsidRPr="009D7E8C">
        <w:rPr>
          <w:rFonts w:ascii="Calibri" w:hAnsi="Calibri" w:cs="Calibri"/>
          <w:i/>
          <w:iCs/>
        </w:rPr>
        <w:t>Soft Computing: Biomedical and Related Applications</w:t>
      </w:r>
      <w:r w:rsidRPr="009D7E8C">
        <w:rPr>
          <w:rFonts w:ascii="Calibri" w:hAnsi="Calibri" w:cs="Calibri"/>
        </w:rPr>
        <w:t xml:space="preserve">, vol. 981, N. H. Phuong and V. </w:t>
      </w:r>
      <w:proofErr w:type="spellStart"/>
      <w:r w:rsidRPr="009D7E8C">
        <w:rPr>
          <w:rFonts w:ascii="Calibri" w:hAnsi="Calibri" w:cs="Calibri"/>
        </w:rPr>
        <w:t>Kreinovich</w:t>
      </w:r>
      <w:proofErr w:type="spellEnd"/>
      <w:r w:rsidRPr="009D7E8C">
        <w:rPr>
          <w:rFonts w:ascii="Calibri" w:hAnsi="Calibri" w:cs="Calibri"/>
        </w:rPr>
        <w:t>, Eds., in Studies in Computational Intelligence, vol. 981</w:t>
      </w:r>
      <w:proofErr w:type="gramStart"/>
      <w:r w:rsidRPr="009D7E8C">
        <w:rPr>
          <w:rFonts w:ascii="Calibri" w:hAnsi="Calibri" w:cs="Calibri"/>
        </w:rPr>
        <w:t>. ,</w:t>
      </w:r>
      <w:proofErr w:type="gramEnd"/>
      <w:r w:rsidRPr="009D7E8C">
        <w:rPr>
          <w:rFonts w:ascii="Calibri" w:hAnsi="Calibri" w:cs="Calibri"/>
        </w:rPr>
        <w:t xml:space="preserve"> Cham: Springer International Publishing, 2021, pp. 313–325. </w:t>
      </w:r>
      <w:proofErr w:type="spellStart"/>
      <w:r w:rsidRPr="009D7E8C">
        <w:rPr>
          <w:rFonts w:ascii="Calibri" w:hAnsi="Calibri" w:cs="Calibri"/>
        </w:rPr>
        <w:t>doi</w:t>
      </w:r>
      <w:proofErr w:type="spellEnd"/>
      <w:r w:rsidRPr="009D7E8C">
        <w:rPr>
          <w:rFonts w:ascii="Calibri" w:hAnsi="Calibri" w:cs="Calibri"/>
        </w:rPr>
        <w:t>: 10.1007/978-3-030-76620-7_27.</w:t>
      </w:r>
    </w:p>
    <w:p w14:paraId="53EFE0FD" w14:textId="77777777" w:rsidR="009D7E8C" w:rsidRPr="009D7E8C" w:rsidRDefault="009D7E8C" w:rsidP="009D7E8C">
      <w:pPr>
        <w:pStyle w:val="Bibliography"/>
        <w:rPr>
          <w:rFonts w:ascii="Calibri" w:hAnsi="Calibri" w:cs="Calibri"/>
        </w:rPr>
      </w:pPr>
      <w:r w:rsidRPr="009D7E8C">
        <w:rPr>
          <w:rFonts w:ascii="Calibri" w:hAnsi="Calibri" w:cs="Calibri"/>
        </w:rPr>
        <w:t>[25]</w:t>
      </w:r>
      <w:r w:rsidRPr="009D7E8C">
        <w:rPr>
          <w:rFonts w:ascii="Calibri" w:hAnsi="Calibri" w:cs="Calibri"/>
        </w:rPr>
        <w:tab/>
        <w:t xml:space="preserve">E. Al. P. Manjula, “Sentiment Analysis for Online Product Reviews and Recommendation Using Deep Learning Based Optimization Algorithm,” </w:t>
      </w:r>
      <w:r w:rsidRPr="009D7E8C">
        <w:rPr>
          <w:rFonts w:ascii="Calibri" w:hAnsi="Calibri" w:cs="Calibri"/>
          <w:i/>
          <w:iCs/>
        </w:rPr>
        <w:t>IJRITCC</w:t>
      </w:r>
      <w:r w:rsidRPr="009D7E8C">
        <w:rPr>
          <w:rFonts w:ascii="Calibri" w:hAnsi="Calibri" w:cs="Calibri"/>
        </w:rPr>
        <w:t xml:space="preserve">, vol. 11, no. 9, pp. 3629–3640, Nov. 2023, </w:t>
      </w:r>
      <w:proofErr w:type="spellStart"/>
      <w:r w:rsidRPr="009D7E8C">
        <w:rPr>
          <w:rFonts w:ascii="Calibri" w:hAnsi="Calibri" w:cs="Calibri"/>
        </w:rPr>
        <w:t>doi</w:t>
      </w:r>
      <w:proofErr w:type="spellEnd"/>
      <w:r w:rsidRPr="009D7E8C">
        <w:rPr>
          <w:rFonts w:ascii="Calibri" w:hAnsi="Calibri" w:cs="Calibri"/>
        </w:rPr>
        <w:t>: 10.17762/</w:t>
      </w:r>
      <w:proofErr w:type="gramStart"/>
      <w:r w:rsidRPr="009D7E8C">
        <w:rPr>
          <w:rFonts w:ascii="Calibri" w:hAnsi="Calibri" w:cs="Calibri"/>
        </w:rPr>
        <w:t>ijritcc.v</w:t>
      </w:r>
      <w:proofErr w:type="gramEnd"/>
      <w:r w:rsidRPr="009D7E8C">
        <w:rPr>
          <w:rFonts w:ascii="Calibri" w:hAnsi="Calibri" w:cs="Calibri"/>
        </w:rPr>
        <w:t>11i9.9585.</w:t>
      </w:r>
    </w:p>
    <w:p w14:paraId="349730DD" w14:textId="77777777" w:rsidR="009D7E8C" w:rsidRPr="009D7E8C" w:rsidRDefault="009D7E8C" w:rsidP="009D7E8C">
      <w:pPr>
        <w:pStyle w:val="Bibliography"/>
        <w:rPr>
          <w:rFonts w:ascii="Calibri" w:hAnsi="Calibri" w:cs="Calibri"/>
        </w:rPr>
      </w:pPr>
      <w:r w:rsidRPr="009D7E8C">
        <w:rPr>
          <w:rFonts w:ascii="Calibri" w:hAnsi="Calibri" w:cs="Calibri"/>
        </w:rPr>
        <w:t>[26]</w:t>
      </w:r>
      <w:r w:rsidRPr="009D7E8C">
        <w:rPr>
          <w:rFonts w:ascii="Calibri" w:hAnsi="Calibri" w:cs="Calibri"/>
        </w:rPr>
        <w:tab/>
        <w:t xml:space="preserve">B. Kumar, Sheetal, V. S. Badiger, and A. Ds. Jacintha, “Sentiment Analysis for Products Review based on NLP using Lexicon-Based Approach and Roberta,” in </w:t>
      </w:r>
      <w:r w:rsidRPr="009D7E8C">
        <w:rPr>
          <w:rFonts w:ascii="Calibri" w:hAnsi="Calibri" w:cs="Calibri"/>
          <w:i/>
          <w:iCs/>
        </w:rPr>
        <w:t>2024 International Conference on Intelligent and Innovative Technologies in Computing, Electrical and Electronics (IITCEE)</w:t>
      </w:r>
      <w:r w:rsidRPr="009D7E8C">
        <w:rPr>
          <w:rFonts w:ascii="Calibri" w:hAnsi="Calibri" w:cs="Calibri"/>
        </w:rPr>
        <w:t xml:space="preserve">, Bangalore, India: IEEE, Jan. 2024, pp. 1–6. </w:t>
      </w:r>
      <w:proofErr w:type="spellStart"/>
      <w:r w:rsidRPr="009D7E8C">
        <w:rPr>
          <w:rFonts w:ascii="Calibri" w:hAnsi="Calibri" w:cs="Calibri"/>
        </w:rPr>
        <w:t>doi</w:t>
      </w:r>
      <w:proofErr w:type="spellEnd"/>
      <w:r w:rsidRPr="009D7E8C">
        <w:rPr>
          <w:rFonts w:ascii="Calibri" w:hAnsi="Calibri" w:cs="Calibri"/>
        </w:rPr>
        <w:t>: 10.1109/IITCEE59897.2024.10468039.</w:t>
      </w:r>
    </w:p>
    <w:p w14:paraId="273A57CB" w14:textId="77777777" w:rsidR="009D7E8C" w:rsidRPr="009D7E8C" w:rsidRDefault="009D7E8C" w:rsidP="009D7E8C">
      <w:pPr>
        <w:pStyle w:val="Bibliography"/>
        <w:rPr>
          <w:rFonts w:ascii="Calibri" w:hAnsi="Calibri" w:cs="Calibri"/>
        </w:rPr>
      </w:pPr>
      <w:r w:rsidRPr="009D7E8C">
        <w:rPr>
          <w:rFonts w:ascii="Calibri" w:hAnsi="Calibri" w:cs="Calibri"/>
        </w:rPr>
        <w:t>[27]</w:t>
      </w:r>
      <w:r w:rsidRPr="009D7E8C">
        <w:rPr>
          <w:rFonts w:ascii="Calibri" w:hAnsi="Calibri" w:cs="Calibri"/>
        </w:rPr>
        <w:tab/>
        <w:t xml:space="preserve">Y. Y. Chen, N. </w:t>
      </w:r>
      <w:proofErr w:type="spellStart"/>
      <w:r w:rsidRPr="009D7E8C">
        <w:rPr>
          <w:rFonts w:ascii="Calibri" w:hAnsi="Calibri" w:cs="Calibri"/>
        </w:rPr>
        <w:t>Wiratunga</w:t>
      </w:r>
      <w:proofErr w:type="spellEnd"/>
      <w:r w:rsidRPr="009D7E8C">
        <w:rPr>
          <w:rFonts w:ascii="Calibri" w:hAnsi="Calibri" w:cs="Calibri"/>
        </w:rPr>
        <w:t xml:space="preserve">, and R. Lothian, “Integrating selection-based aspect sentiment and preference knowledge for social recommender systems,” </w:t>
      </w:r>
      <w:r w:rsidRPr="009D7E8C">
        <w:rPr>
          <w:rFonts w:ascii="Calibri" w:hAnsi="Calibri" w:cs="Calibri"/>
          <w:i/>
          <w:iCs/>
        </w:rPr>
        <w:t>OIR</w:t>
      </w:r>
      <w:r w:rsidRPr="009D7E8C">
        <w:rPr>
          <w:rFonts w:ascii="Calibri" w:hAnsi="Calibri" w:cs="Calibri"/>
        </w:rPr>
        <w:t xml:space="preserve">, vol. 44, no. 2, pp. 399–416, Dec. 2019, </w:t>
      </w:r>
      <w:proofErr w:type="spellStart"/>
      <w:r w:rsidRPr="009D7E8C">
        <w:rPr>
          <w:rFonts w:ascii="Calibri" w:hAnsi="Calibri" w:cs="Calibri"/>
        </w:rPr>
        <w:t>doi</w:t>
      </w:r>
      <w:proofErr w:type="spellEnd"/>
      <w:r w:rsidRPr="009D7E8C">
        <w:rPr>
          <w:rFonts w:ascii="Calibri" w:hAnsi="Calibri" w:cs="Calibri"/>
        </w:rPr>
        <w:t>: 10.1108/OIR-02-2017-0066.</w:t>
      </w:r>
    </w:p>
    <w:p w14:paraId="0446C17E" w14:textId="77777777" w:rsidR="009D7E8C" w:rsidRPr="009D7E8C" w:rsidRDefault="009D7E8C" w:rsidP="009D7E8C">
      <w:pPr>
        <w:pStyle w:val="Bibliography"/>
        <w:rPr>
          <w:rFonts w:ascii="Calibri" w:hAnsi="Calibri" w:cs="Calibri"/>
        </w:rPr>
      </w:pPr>
      <w:r w:rsidRPr="009D7E8C">
        <w:rPr>
          <w:rFonts w:ascii="Calibri" w:hAnsi="Calibri" w:cs="Calibri"/>
        </w:rPr>
        <w:t>[28]</w:t>
      </w:r>
      <w:r w:rsidRPr="009D7E8C">
        <w:rPr>
          <w:rFonts w:ascii="Calibri" w:hAnsi="Calibri" w:cs="Calibri"/>
        </w:rPr>
        <w:tab/>
        <w:t xml:space="preserve">G. K. </w:t>
      </w:r>
      <w:proofErr w:type="spellStart"/>
      <w:r w:rsidRPr="009D7E8C">
        <w:rPr>
          <w:rFonts w:ascii="Calibri" w:hAnsi="Calibri" w:cs="Calibri"/>
        </w:rPr>
        <w:t>Soor</w:t>
      </w:r>
      <w:proofErr w:type="spellEnd"/>
      <w:r w:rsidRPr="009D7E8C">
        <w:rPr>
          <w:rFonts w:ascii="Calibri" w:hAnsi="Calibri" w:cs="Calibri"/>
        </w:rPr>
        <w:t xml:space="preserve">, A. </w:t>
      </w:r>
      <w:proofErr w:type="spellStart"/>
      <w:r w:rsidRPr="009D7E8C">
        <w:rPr>
          <w:rFonts w:ascii="Calibri" w:hAnsi="Calibri" w:cs="Calibri"/>
        </w:rPr>
        <w:t>Morje</w:t>
      </w:r>
      <w:proofErr w:type="spellEnd"/>
      <w:r w:rsidRPr="009D7E8C">
        <w:rPr>
          <w:rFonts w:ascii="Calibri" w:hAnsi="Calibri" w:cs="Calibri"/>
        </w:rPr>
        <w:t xml:space="preserve">, R. Dalal, and D. Vora, “Product Recommendation System based on User Trustworthiness &amp; Sentiment Analysis,” </w:t>
      </w:r>
      <w:r w:rsidRPr="009D7E8C">
        <w:rPr>
          <w:rFonts w:ascii="Calibri" w:hAnsi="Calibri" w:cs="Calibri"/>
          <w:i/>
          <w:iCs/>
        </w:rPr>
        <w:t>ITM Web Conf.</w:t>
      </w:r>
      <w:r w:rsidRPr="009D7E8C">
        <w:rPr>
          <w:rFonts w:ascii="Calibri" w:hAnsi="Calibri" w:cs="Calibri"/>
        </w:rPr>
        <w:t xml:space="preserve">, vol. 32, p. 03030, 2020, </w:t>
      </w:r>
      <w:proofErr w:type="spellStart"/>
      <w:r w:rsidRPr="009D7E8C">
        <w:rPr>
          <w:rFonts w:ascii="Calibri" w:hAnsi="Calibri" w:cs="Calibri"/>
        </w:rPr>
        <w:t>doi</w:t>
      </w:r>
      <w:proofErr w:type="spellEnd"/>
      <w:r w:rsidRPr="009D7E8C">
        <w:rPr>
          <w:rFonts w:ascii="Calibri" w:hAnsi="Calibri" w:cs="Calibri"/>
        </w:rPr>
        <w:t>: 10.1051/</w:t>
      </w:r>
      <w:proofErr w:type="spellStart"/>
      <w:r w:rsidRPr="009D7E8C">
        <w:rPr>
          <w:rFonts w:ascii="Calibri" w:hAnsi="Calibri" w:cs="Calibri"/>
        </w:rPr>
        <w:t>itmconf</w:t>
      </w:r>
      <w:proofErr w:type="spellEnd"/>
      <w:r w:rsidRPr="009D7E8C">
        <w:rPr>
          <w:rFonts w:ascii="Calibri" w:hAnsi="Calibri" w:cs="Calibri"/>
        </w:rPr>
        <w:t>/20203203030.</w:t>
      </w:r>
    </w:p>
    <w:p w14:paraId="2979C1D6" w14:textId="77777777" w:rsidR="009D7E8C" w:rsidRPr="009D7E8C" w:rsidRDefault="009D7E8C" w:rsidP="009D7E8C">
      <w:pPr>
        <w:pStyle w:val="Bibliography"/>
        <w:rPr>
          <w:rFonts w:ascii="Calibri" w:hAnsi="Calibri" w:cs="Calibri"/>
        </w:rPr>
      </w:pPr>
      <w:r w:rsidRPr="009D7E8C">
        <w:rPr>
          <w:rFonts w:ascii="Calibri" w:hAnsi="Calibri" w:cs="Calibri"/>
        </w:rPr>
        <w:t>[29]</w:t>
      </w:r>
      <w:r w:rsidRPr="009D7E8C">
        <w:rPr>
          <w:rFonts w:ascii="Calibri" w:hAnsi="Calibri" w:cs="Calibri"/>
        </w:rPr>
        <w:tab/>
        <w:t xml:space="preserve">Y.-H. Chen and Q.-F. Lin, “A Novel Framework for Sentiment Based Product Recommendations Using User Reviews - A Case Study on the Steam Platform,” in </w:t>
      </w:r>
      <w:r w:rsidRPr="009D7E8C">
        <w:rPr>
          <w:rFonts w:ascii="Calibri" w:hAnsi="Calibri" w:cs="Calibri"/>
          <w:i/>
          <w:iCs/>
        </w:rPr>
        <w:t>2023 IEEE 12th Global Conference on Consumer Electronics (GCCE)</w:t>
      </w:r>
      <w:r w:rsidRPr="009D7E8C">
        <w:rPr>
          <w:rFonts w:ascii="Calibri" w:hAnsi="Calibri" w:cs="Calibri"/>
        </w:rPr>
        <w:t xml:space="preserve">, Nara, Japan: IEEE, Oct. 2023, pp. 1199–1202. </w:t>
      </w:r>
      <w:proofErr w:type="spellStart"/>
      <w:r w:rsidRPr="009D7E8C">
        <w:rPr>
          <w:rFonts w:ascii="Calibri" w:hAnsi="Calibri" w:cs="Calibri"/>
        </w:rPr>
        <w:t>doi</w:t>
      </w:r>
      <w:proofErr w:type="spellEnd"/>
      <w:r w:rsidRPr="009D7E8C">
        <w:rPr>
          <w:rFonts w:ascii="Calibri" w:hAnsi="Calibri" w:cs="Calibri"/>
        </w:rPr>
        <w:t>: 10.1109/GCCE59613.2023.10315383.</w:t>
      </w:r>
    </w:p>
    <w:p w14:paraId="3F0DF806" w14:textId="77777777" w:rsidR="009D7E8C" w:rsidRPr="009D7E8C" w:rsidRDefault="009D7E8C" w:rsidP="009D7E8C">
      <w:pPr>
        <w:pStyle w:val="Bibliography"/>
        <w:rPr>
          <w:rFonts w:ascii="Calibri" w:hAnsi="Calibri" w:cs="Calibri"/>
        </w:rPr>
      </w:pPr>
      <w:r w:rsidRPr="009D7E8C">
        <w:rPr>
          <w:rFonts w:ascii="Calibri" w:hAnsi="Calibri" w:cs="Calibri"/>
        </w:rPr>
        <w:t>[30]</w:t>
      </w:r>
      <w:r w:rsidRPr="009D7E8C">
        <w:rPr>
          <w:rFonts w:ascii="Calibri" w:hAnsi="Calibri" w:cs="Calibri"/>
        </w:rPr>
        <w:tab/>
        <w:t xml:space="preserve">T. Singh, V. Rajput, N. Sharma, Satakshi, and M. Kumar, “Distributed Item Recommendation Using Sentiment Analysis,” in </w:t>
      </w:r>
      <w:r w:rsidRPr="009D7E8C">
        <w:rPr>
          <w:rFonts w:ascii="Calibri" w:hAnsi="Calibri" w:cs="Calibri"/>
          <w:i/>
          <w:iCs/>
        </w:rPr>
        <w:t>Proceedings of International Conference on Data Science and Applications</w:t>
      </w:r>
      <w:r w:rsidRPr="009D7E8C">
        <w:rPr>
          <w:rFonts w:ascii="Calibri" w:hAnsi="Calibri" w:cs="Calibri"/>
        </w:rPr>
        <w:t xml:space="preserve">, vol. 551, M. Saraswat, C. Chowdhury, C. Kumar Mandal, and A. H. </w:t>
      </w:r>
      <w:proofErr w:type="spellStart"/>
      <w:r w:rsidRPr="009D7E8C">
        <w:rPr>
          <w:rFonts w:ascii="Calibri" w:hAnsi="Calibri" w:cs="Calibri"/>
        </w:rPr>
        <w:t>Gandomi</w:t>
      </w:r>
      <w:proofErr w:type="spellEnd"/>
      <w:r w:rsidRPr="009D7E8C">
        <w:rPr>
          <w:rFonts w:ascii="Calibri" w:hAnsi="Calibri" w:cs="Calibri"/>
        </w:rPr>
        <w:t>, Eds., in Lecture Notes in Networks and Systems, vol. 551</w:t>
      </w:r>
      <w:proofErr w:type="gramStart"/>
      <w:r w:rsidRPr="009D7E8C">
        <w:rPr>
          <w:rFonts w:ascii="Calibri" w:hAnsi="Calibri" w:cs="Calibri"/>
        </w:rPr>
        <w:t>. ,</w:t>
      </w:r>
      <w:proofErr w:type="gramEnd"/>
      <w:r w:rsidRPr="009D7E8C">
        <w:rPr>
          <w:rFonts w:ascii="Calibri" w:hAnsi="Calibri" w:cs="Calibri"/>
        </w:rPr>
        <w:t xml:space="preserve"> Singapore: Springer Nature Singapore, 2023, pp. 265–279. </w:t>
      </w:r>
      <w:proofErr w:type="spellStart"/>
      <w:r w:rsidRPr="009D7E8C">
        <w:rPr>
          <w:rFonts w:ascii="Calibri" w:hAnsi="Calibri" w:cs="Calibri"/>
        </w:rPr>
        <w:t>doi</w:t>
      </w:r>
      <w:proofErr w:type="spellEnd"/>
      <w:r w:rsidRPr="009D7E8C">
        <w:rPr>
          <w:rFonts w:ascii="Calibri" w:hAnsi="Calibri" w:cs="Calibri"/>
        </w:rPr>
        <w:t>: 10.1007/978-981-19-6631-6_19.</w:t>
      </w:r>
    </w:p>
    <w:p w14:paraId="15F0CA62" w14:textId="77777777" w:rsidR="009D7E8C" w:rsidRPr="009D7E8C" w:rsidRDefault="009D7E8C" w:rsidP="009D7E8C">
      <w:pPr>
        <w:pStyle w:val="Bibliography"/>
        <w:rPr>
          <w:rFonts w:ascii="Calibri" w:hAnsi="Calibri" w:cs="Calibri"/>
        </w:rPr>
      </w:pPr>
      <w:r w:rsidRPr="009D7E8C">
        <w:rPr>
          <w:rFonts w:ascii="Calibri" w:hAnsi="Calibri" w:cs="Calibri"/>
        </w:rPr>
        <w:t>[31]</w:t>
      </w:r>
      <w:r w:rsidRPr="009D7E8C">
        <w:rPr>
          <w:rFonts w:ascii="Calibri" w:hAnsi="Calibri" w:cs="Calibri"/>
        </w:rPr>
        <w:tab/>
        <w:t xml:space="preserve">L. Cheng, “Sentiment Analysis-based Recommendation System Architecture,” in </w:t>
      </w:r>
      <w:r w:rsidRPr="009D7E8C">
        <w:rPr>
          <w:rFonts w:ascii="Calibri" w:hAnsi="Calibri" w:cs="Calibri"/>
          <w:i/>
          <w:iCs/>
        </w:rPr>
        <w:t>Proceedings of the 2023 5th International Conference on Internet of Things, Automation and Artificial Intelligence</w:t>
      </w:r>
      <w:r w:rsidRPr="009D7E8C">
        <w:rPr>
          <w:rFonts w:ascii="Calibri" w:hAnsi="Calibri" w:cs="Calibri"/>
        </w:rPr>
        <w:t xml:space="preserve">, Nanchang China: ACM, Nov. 2023, pp. 744–750. </w:t>
      </w:r>
      <w:proofErr w:type="spellStart"/>
      <w:r w:rsidRPr="009D7E8C">
        <w:rPr>
          <w:rFonts w:ascii="Calibri" w:hAnsi="Calibri" w:cs="Calibri"/>
        </w:rPr>
        <w:t>doi</w:t>
      </w:r>
      <w:proofErr w:type="spellEnd"/>
      <w:r w:rsidRPr="009D7E8C">
        <w:rPr>
          <w:rFonts w:ascii="Calibri" w:hAnsi="Calibri" w:cs="Calibri"/>
        </w:rPr>
        <w:t>: 10.1145/3653081.3653206.</w:t>
      </w:r>
    </w:p>
    <w:p w14:paraId="5190E106" w14:textId="77777777" w:rsidR="009D7E8C" w:rsidRPr="009D7E8C" w:rsidRDefault="009D7E8C" w:rsidP="009D7E8C">
      <w:pPr>
        <w:pStyle w:val="Bibliography"/>
        <w:rPr>
          <w:rFonts w:ascii="Calibri" w:hAnsi="Calibri" w:cs="Calibri"/>
        </w:rPr>
      </w:pPr>
      <w:r w:rsidRPr="009D7E8C">
        <w:rPr>
          <w:rFonts w:ascii="Calibri" w:hAnsi="Calibri" w:cs="Calibri"/>
        </w:rPr>
        <w:t>[32]</w:t>
      </w:r>
      <w:r w:rsidRPr="009D7E8C">
        <w:rPr>
          <w:rFonts w:ascii="Calibri" w:hAnsi="Calibri" w:cs="Calibri"/>
        </w:rPr>
        <w:tab/>
        <w:t xml:space="preserve">R. Dong, M. P. O’Mahony, M. Schaal, K. McCarthy, and B. Smyth, “Sentimental product recommendation,” in </w:t>
      </w:r>
      <w:r w:rsidRPr="009D7E8C">
        <w:rPr>
          <w:rFonts w:ascii="Calibri" w:hAnsi="Calibri" w:cs="Calibri"/>
          <w:i/>
          <w:iCs/>
        </w:rPr>
        <w:t>Proceedings of the 7th ACM conference on Recommender systems</w:t>
      </w:r>
      <w:r w:rsidRPr="009D7E8C">
        <w:rPr>
          <w:rFonts w:ascii="Calibri" w:hAnsi="Calibri" w:cs="Calibri"/>
        </w:rPr>
        <w:t xml:space="preserve">, Hong Kong China: ACM, Oct. 2013, pp. 411–414. </w:t>
      </w:r>
      <w:proofErr w:type="spellStart"/>
      <w:r w:rsidRPr="009D7E8C">
        <w:rPr>
          <w:rFonts w:ascii="Calibri" w:hAnsi="Calibri" w:cs="Calibri"/>
        </w:rPr>
        <w:t>doi</w:t>
      </w:r>
      <w:proofErr w:type="spellEnd"/>
      <w:r w:rsidRPr="009D7E8C">
        <w:rPr>
          <w:rFonts w:ascii="Calibri" w:hAnsi="Calibri" w:cs="Calibri"/>
        </w:rPr>
        <w:t>: 10.1145/2507157.2507199.</w:t>
      </w:r>
    </w:p>
    <w:p w14:paraId="3E1591B3" w14:textId="77777777" w:rsidR="009D7E8C" w:rsidRPr="009D7E8C" w:rsidRDefault="009D7E8C" w:rsidP="009D7E8C">
      <w:pPr>
        <w:pStyle w:val="Bibliography"/>
        <w:rPr>
          <w:rFonts w:ascii="Calibri" w:hAnsi="Calibri" w:cs="Calibri"/>
        </w:rPr>
      </w:pPr>
      <w:r w:rsidRPr="009D7E8C">
        <w:rPr>
          <w:rFonts w:ascii="Calibri" w:hAnsi="Calibri" w:cs="Calibri"/>
        </w:rPr>
        <w:lastRenderedPageBreak/>
        <w:t>[33]</w:t>
      </w:r>
      <w:r w:rsidRPr="009D7E8C">
        <w:rPr>
          <w:rFonts w:ascii="Calibri" w:hAnsi="Calibri" w:cs="Calibri"/>
        </w:rPr>
        <w:tab/>
        <w:t xml:space="preserve">S. Gayathri and K. Thyagarajan, “Sentiment Analysis for Product Recommendation System Using Enhanced Stochastic Learning Algorithm,” </w:t>
      </w:r>
      <w:r w:rsidRPr="009D7E8C">
        <w:rPr>
          <w:rFonts w:ascii="Calibri" w:hAnsi="Calibri" w:cs="Calibri"/>
          <w:i/>
          <w:iCs/>
        </w:rPr>
        <w:t>IJSRCSEIT</w:t>
      </w:r>
      <w:r w:rsidRPr="009D7E8C">
        <w:rPr>
          <w:rFonts w:ascii="Calibri" w:hAnsi="Calibri" w:cs="Calibri"/>
        </w:rPr>
        <w:t xml:space="preserve">, pp. 228–234, Oct. 2019, </w:t>
      </w:r>
      <w:proofErr w:type="spellStart"/>
      <w:r w:rsidRPr="009D7E8C">
        <w:rPr>
          <w:rFonts w:ascii="Calibri" w:hAnsi="Calibri" w:cs="Calibri"/>
        </w:rPr>
        <w:t>doi</w:t>
      </w:r>
      <w:proofErr w:type="spellEnd"/>
      <w:r w:rsidRPr="009D7E8C">
        <w:rPr>
          <w:rFonts w:ascii="Calibri" w:hAnsi="Calibri" w:cs="Calibri"/>
        </w:rPr>
        <w:t>: 10.32628/CSEIT195537.</w:t>
      </w:r>
    </w:p>
    <w:p w14:paraId="5C8356CB" w14:textId="77777777" w:rsidR="009D7E8C" w:rsidRPr="009D7E8C" w:rsidRDefault="009D7E8C" w:rsidP="009D7E8C">
      <w:pPr>
        <w:pStyle w:val="Bibliography"/>
        <w:rPr>
          <w:rFonts w:ascii="Calibri" w:hAnsi="Calibri" w:cs="Calibri"/>
        </w:rPr>
      </w:pPr>
      <w:r w:rsidRPr="009D7E8C">
        <w:rPr>
          <w:rFonts w:ascii="Calibri" w:hAnsi="Calibri" w:cs="Calibri"/>
        </w:rPr>
        <w:t>[34]</w:t>
      </w:r>
      <w:r w:rsidRPr="009D7E8C">
        <w:rPr>
          <w:rFonts w:ascii="Calibri" w:hAnsi="Calibri" w:cs="Calibri"/>
        </w:rPr>
        <w:tab/>
        <w:t xml:space="preserve">W. </w:t>
      </w:r>
      <w:proofErr w:type="spellStart"/>
      <w:r w:rsidRPr="009D7E8C">
        <w:rPr>
          <w:rFonts w:ascii="Calibri" w:hAnsi="Calibri" w:cs="Calibri"/>
        </w:rPr>
        <w:t>Guanchen</w:t>
      </w:r>
      <w:proofErr w:type="spellEnd"/>
      <w:r w:rsidRPr="009D7E8C">
        <w:rPr>
          <w:rFonts w:ascii="Calibri" w:hAnsi="Calibri" w:cs="Calibri"/>
        </w:rPr>
        <w:t xml:space="preserve">, M. Kim, and H. Jung, “Personal customized recommendation system reflecting purchase criteria and product reviews sentiment analysis,” </w:t>
      </w:r>
      <w:r w:rsidRPr="009D7E8C">
        <w:rPr>
          <w:rFonts w:ascii="Calibri" w:hAnsi="Calibri" w:cs="Calibri"/>
          <w:i/>
          <w:iCs/>
        </w:rPr>
        <w:t>IJECE</w:t>
      </w:r>
      <w:r w:rsidRPr="009D7E8C">
        <w:rPr>
          <w:rFonts w:ascii="Calibri" w:hAnsi="Calibri" w:cs="Calibri"/>
        </w:rPr>
        <w:t xml:space="preserve">, vol. 11, no. 3, p. 2399, Jun. 2021, </w:t>
      </w:r>
      <w:proofErr w:type="spellStart"/>
      <w:r w:rsidRPr="009D7E8C">
        <w:rPr>
          <w:rFonts w:ascii="Calibri" w:hAnsi="Calibri" w:cs="Calibri"/>
        </w:rPr>
        <w:t>doi</w:t>
      </w:r>
      <w:proofErr w:type="spellEnd"/>
      <w:r w:rsidRPr="009D7E8C">
        <w:rPr>
          <w:rFonts w:ascii="Calibri" w:hAnsi="Calibri" w:cs="Calibri"/>
        </w:rPr>
        <w:t>: 10.11591/</w:t>
      </w:r>
      <w:proofErr w:type="gramStart"/>
      <w:r w:rsidRPr="009D7E8C">
        <w:rPr>
          <w:rFonts w:ascii="Calibri" w:hAnsi="Calibri" w:cs="Calibri"/>
        </w:rPr>
        <w:t>ijece.v11i3.pp</w:t>
      </w:r>
      <w:proofErr w:type="gramEnd"/>
      <w:r w:rsidRPr="009D7E8C">
        <w:rPr>
          <w:rFonts w:ascii="Calibri" w:hAnsi="Calibri" w:cs="Calibri"/>
        </w:rPr>
        <w:t>2399-2406.</w:t>
      </w:r>
    </w:p>
    <w:p w14:paraId="35A590A0" w14:textId="77777777" w:rsidR="009D7E8C" w:rsidRPr="009D7E8C" w:rsidRDefault="009D7E8C" w:rsidP="009D7E8C">
      <w:pPr>
        <w:pStyle w:val="Bibliography"/>
        <w:rPr>
          <w:rFonts w:ascii="Calibri" w:hAnsi="Calibri" w:cs="Calibri"/>
        </w:rPr>
      </w:pPr>
      <w:r w:rsidRPr="009D7E8C">
        <w:rPr>
          <w:rFonts w:ascii="Calibri" w:hAnsi="Calibri" w:cs="Calibri"/>
        </w:rPr>
        <w:t>[35]</w:t>
      </w:r>
      <w:r w:rsidRPr="009D7E8C">
        <w:rPr>
          <w:rFonts w:ascii="Calibri" w:hAnsi="Calibri" w:cs="Calibri"/>
        </w:rPr>
        <w:tab/>
        <w:t xml:space="preserve">R. </w:t>
      </w:r>
      <w:proofErr w:type="spellStart"/>
      <w:r w:rsidRPr="009D7E8C">
        <w:rPr>
          <w:rFonts w:ascii="Calibri" w:hAnsi="Calibri" w:cs="Calibri"/>
        </w:rPr>
        <w:t>Umamaheswari</w:t>
      </w:r>
      <w:proofErr w:type="spellEnd"/>
      <w:r w:rsidRPr="009D7E8C">
        <w:rPr>
          <w:rFonts w:ascii="Calibri" w:hAnsi="Calibri" w:cs="Calibri"/>
        </w:rPr>
        <w:t xml:space="preserve"> and G. Kanimozhi, “Sentiment Analysis for Product Recommendation System Using Hybrid Algorithm,” </w:t>
      </w:r>
      <w:r w:rsidRPr="009D7E8C">
        <w:rPr>
          <w:rFonts w:ascii="Calibri" w:hAnsi="Calibri" w:cs="Calibri"/>
          <w:i/>
          <w:iCs/>
        </w:rPr>
        <w:t>IJSRCSEIT</w:t>
      </w:r>
      <w:r w:rsidRPr="009D7E8C">
        <w:rPr>
          <w:rFonts w:ascii="Calibri" w:hAnsi="Calibri" w:cs="Calibri"/>
        </w:rPr>
        <w:t xml:space="preserve">, pp. 278–287, Aug. 2019, </w:t>
      </w:r>
      <w:proofErr w:type="spellStart"/>
      <w:r w:rsidRPr="009D7E8C">
        <w:rPr>
          <w:rFonts w:ascii="Calibri" w:hAnsi="Calibri" w:cs="Calibri"/>
        </w:rPr>
        <w:t>doi</w:t>
      </w:r>
      <w:proofErr w:type="spellEnd"/>
      <w:r w:rsidRPr="009D7E8C">
        <w:rPr>
          <w:rFonts w:ascii="Calibri" w:hAnsi="Calibri" w:cs="Calibri"/>
        </w:rPr>
        <w:t>: 10.32628/CSEIT195451.</w:t>
      </w:r>
    </w:p>
    <w:p w14:paraId="2BAA0CAA" w14:textId="77777777" w:rsidR="009D7E8C" w:rsidRPr="009D7E8C" w:rsidRDefault="009D7E8C" w:rsidP="009D7E8C">
      <w:pPr>
        <w:pStyle w:val="Bibliography"/>
        <w:rPr>
          <w:rFonts w:ascii="Calibri" w:hAnsi="Calibri" w:cs="Calibri"/>
        </w:rPr>
      </w:pPr>
      <w:r w:rsidRPr="009D7E8C">
        <w:rPr>
          <w:rFonts w:ascii="Calibri" w:hAnsi="Calibri" w:cs="Calibri"/>
        </w:rPr>
        <w:t>[36]</w:t>
      </w:r>
      <w:r w:rsidRPr="009D7E8C">
        <w:rPr>
          <w:rFonts w:ascii="Calibri" w:hAnsi="Calibri" w:cs="Calibri"/>
        </w:rPr>
        <w:tab/>
        <w:t xml:space="preserve">S. Hu, A. Kumar, F. Al-Turjman, S. Gupta, S. Seth, and Shubham, “Reviewer Credibility and Sentiment Analysis Based User Profile Modelling for Online Product Recommendation,” </w:t>
      </w:r>
      <w:r w:rsidRPr="009D7E8C">
        <w:rPr>
          <w:rFonts w:ascii="Calibri" w:hAnsi="Calibri" w:cs="Calibri"/>
          <w:i/>
          <w:iCs/>
        </w:rPr>
        <w:t>IEEE Access</w:t>
      </w:r>
      <w:r w:rsidRPr="009D7E8C">
        <w:rPr>
          <w:rFonts w:ascii="Calibri" w:hAnsi="Calibri" w:cs="Calibri"/>
        </w:rPr>
        <w:t xml:space="preserve">, vol. 8, pp. 26172–26189, 2020, </w:t>
      </w:r>
      <w:proofErr w:type="spellStart"/>
      <w:r w:rsidRPr="009D7E8C">
        <w:rPr>
          <w:rFonts w:ascii="Calibri" w:hAnsi="Calibri" w:cs="Calibri"/>
        </w:rPr>
        <w:t>doi</w:t>
      </w:r>
      <w:proofErr w:type="spellEnd"/>
      <w:r w:rsidRPr="009D7E8C">
        <w:rPr>
          <w:rFonts w:ascii="Calibri" w:hAnsi="Calibri" w:cs="Calibri"/>
        </w:rPr>
        <w:t>: 10.1109/ACCESS.2020.2971087.</w:t>
      </w:r>
    </w:p>
    <w:p w14:paraId="35B494A0" w14:textId="77777777" w:rsidR="009D7E8C" w:rsidRPr="009D7E8C" w:rsidRDefault="009D7E8C" w:rsidP="009D7E8C">
      <w:pPr>
        <w:pStyle w:val="Bibliography"/>
        <w:rPr>
          <w:rFonts w:ascii="Calibri" w:hAnsi="Calibri" w:cs="Calibri"/>
        </w:rPr>
      </w:pPr>
      <w:r w:rsidRPr="009D7E8C">
        <w:rPr>
          <w:rFonts w:ascii="Calibri" w:hAnsi="Calibri" w:cs="Calibri"/>
        </w:rPr>
        <w:t>[37]</w:t>
      </w:r>
      <w:r w:rsidRPr="009D7E8C">
        <w:rPr>
          <w:rFonts w:ascii="Calibri" w:hAnsi="Calibri" w:cs="Calibri"/>
        </w:rPr>
        <w:tab/>
        <w:t xml:space="preserve">N. Yadav </w:t>
      </w:r>
      <w:r w:rsidRPr="009D7E8C">
        <w:rPr>
          <w:rFonts w:ascii="Calibri" w:hAnsi="Calibri" w:cs="Calibri"/>
          <w:i/>
          <w:iCs/>
        </w:rPr>
        <w:t>et al.</w:t>
      </w:r>
      <w:r w:rsidRPr="009D7E8C">
        <w:rPr>
          <w:rFonts w:ascii="Calibri" w:hAnsi="Calibri" w:cs="Calibri"/>
        </w:rPr>
        <w:t xml:space="preserve">, “Sentiment Analysis for Product Reviews Using Deep Learning Techniques,” in </w:t>
      </w:r>
      <w:r w:rsidRPr="009D7E8C">
        <w:rPr>
          <w:rFonts w:ascii="Calibri" w:hAnsi="Calibri" w:cs="Calibri"/>
          <w:i/>
          <w:iCs/>
        </w:rPr>
        <w:t>2023 6th International Conference on Contemporary Computing and Informatics (IC3I)</w:t>
      </w:r>
      <w:r w:rsidRPr="009D7E8C">
        <w:rPr>
          <w:rFonts w:ascii="Calibri" w:hAnsi="Calibri" w:cs="Calibri"/>
        </w:rPr>
        <w:t xml:space="preserve">, Gautam Buddha Nagar, India: IEEE, Sep. 2023, pp. 1688–1693. </w:t>
      </w:r>
      <w:proofErr w:type="spellStart"/>
      <w:r w:rsidRPr="009D7E8C">
        <w:rPr>
          <w:rFonts w:ascii="Calibri" w:hAnsi="Calibri" w:cs="Calibri"/>
        </w:rPr>
        <w:t>doi</w:t>
      </w:r>
      <w:proofErr w:type="spellEnd"/>
      <w:r w:rsidRPr="009D7E8C">
        <w:rPr>
          <w:rFonts w:ascii="Calibri" w:hAnsi="Calibri" w:cs="Calibri"/>
        </w:rPr>
        <w:t>: 10.1109/IC3I59117.2023.10398100.</w:t>
      </w:r>
    </w:p>
    <w:p w14:paraId="6BB680CF" w14:textId="77777777" w:rsidR="009D7E8C" w:rsidRPr="009D7E8C" w:rsidRDefault="009D7E8C" w:rsidP="009D7E8C">
      <w:pPr>
        <w:pStyle w:val="Bibliography"/>
        <w:rPr>
          <w:rFonts w:ascii="Calibri" w:hAnsi="Calibri" w:cs="Calibri"/>
        </w:rPr>
      </w:pPr>
      <w:r w:rsidRPr="009D7E8C">
        <w:rPr>
          <w:rFonts w:ascii="Calibri" w:hAnsi="Calibri" w:cs="Calibri"/>
        </w:rPr>
        <w:t>[38]</w:t>
      </w:r>
      <w:r w:rsidRPr="009D7E8C">
        <w:rPr>
          <w:rFonts w:ascii="Calibri" w:hAnsi="Calibri" w:cs="Calibri"/>
        </w:rPr>
        <w:tab/>
        <w:t xml:space="preserve">J. Zhang, D. Chen, and M. Lu, “Combining Sentiment Analysis </w:t>
      </w:r>
      <w:proofErr w:type="gramStart"/>
      <w:r w:rsidRPr="009D7E8C">
        <w:rPr>
          <w:rFonts w:ascii="Calibri" w:hAnsi="Calibri" w:cs="Calibri"/>
        </w:rPr>
        <w:t>With</w:t>
      </w:r>
      <w:proofErr w:type="gramEnd"/>
      <w:r w:rsidRPr="009D7E8C">
        <w:rPr>
          <w:rFonts w:ascii="Calibri" w:hAnsi="Calibri" w:cs="Calibri"/>
        </w:rPr>
        <w:t xml:space="preserve"> a Fuzzy Kano Model for Product Aspect Preference Recommendation,” </w:t>
      </w:r>
      <w:r w:rsidRPr="009D7E8C">
        <w:rPr>
          <w:rFonts w:ascii="Calibri" w:hAnsi="Calibri" w:cs="Calibri"/>
          <w:i/>
          <w:iCs/>
        </w:rPr>
        <w:t>IEEE Access</w:t>
      </w:r>
      <w:r w:rsidRPr="009D7E8C">
        <w:rPr>
          <w:rFonts w:ascii="Calibri" w:hAnsi="Calibri" w:cs="Calibri"/>
        </w:rPr>
        <w:t xml:space="preserve">, vol. 6, pp. 59163–59172, 2018, </w:t>
      </w:r>
      <w:proofErr w:type="spellStart"/>
      <w:r w:rsidRPr="009D7E8C">
        <w:rPr>
          <w:rFonts w:ascii="Calibri" w:hAnsi="Calibri" w:cs="Calibri"/>
        </w:rPr>
        <w:t>doi</w:t>
      </w:r>
      <w:proofErr w:type="spellEnd"/>
      <w:r w:rsidRPr="009D7E8C">
        <w:rPr>
          <w:rFonts w:ascii="Calibri" w:hAnsi="Calibri" w:cs="Calibri"/>
        </w:rPr>
        <w:t>: 10.1109/ACCESS.2018.2875026.</w:t>
      </w:r>
    </w:p>
    <w:p w14:paraId="5378785D" w14:textId="77777777" w:rsidR="009D7E8C" w:rsidRPr="009D7E8C" w:rsidRDefault="009D7E8C" w:rsidP="009D7E8C">
      <w:pPr>
        <w:pStyle w:val="Bibliography"/>
        <w:rPr>
          <w:rFonts w:ascii="Calibri" w:hAnsi="Calibri" w:cs="Calibri"/>
        </w:rPr>
      </w:pPr>
      <w:r w:rsidRPr="009D7E8C">
        <w:rPr>
          <w:rFonts w:ascii="Calibri" w:hAnsi="Calibri" w:cs="Calibri"/>
        </w:rPr>
        <w:t>[39]</w:t>
      </w:r>
      <w:r w:rsidRPr="009D7E8C">
        <w:rPr>
          <w:rFonts w:ascii="Calibri" w:hAnsi="Calibri" w:cs="Calibri"/>
        </w:rPr>
        <w:tab/>
        <w:t xml:space="preserve">A. S. Parihar and Bhagyanidhi, “A Study on Sentiment Analysis of Product Reviews,” in </w:t>
      </w:r>
      <w:r w:rsidRPr="009D7E8C">
        <w:rPr>
          <w:rFonts w:ascii="Calibri" w:hAnsi="Calibri" w:cs="Calibri"/>
          <w:i/>
          <w:iCs/>
        </w:rPr>
        <w:t>2018 International Conference on Soft-computing and Network Security (ICSNS)</w:t>
      </w:r>
      <w:r w:rsidRPr="009D7E8C">
        <w:rPr>
          <w:rFonts w:ascii="Calibri" w:hAnsi="Calibri" w:cs="Calibri"/>
        </w:rPr>
        <w:t xml:space="preserve">, Coimbatore: IEEE, Feb. 2018, pp. 1–5. </w:t>
      </w:r>
      <w:proofErr w:type="spellStart"/>
      <w:r w:rsidRPr="009D7E8C">
        <w:rPr>
          <w:rFonts w:ascii="Calibri" w:hAnsi="Calibri" w:cs="Calibri"/>
        </w:rPr>
        <w:t>doi</w:t>
      </w:r>
      <w:proofErr w:type="spellEnd"/>
      <w:r w:rsidRPr="009D7E8C">
        <w:rPr>
          <w:rFonts w:ascii="Calibri" w:hAnsi="Calibri" w:cs="Calibri"/>
        </w:rPr>
        <w:t>: 10.1109/ICSNS.2018.8573681.</w:t>
      </w:r>
    </w:p>
    <w:p w14:paraId="4FAE68AB" w14:textId="77777777" w:rsidR="009D7E8C" w:rsidRPr="009D7E8C" w:rsidRDefault="009D7E8C" w:rsidP="009D7E8C">
      <w:pPr>
        <w:pStyle w:val="Bibliography"/>
        <w:rPr>
          <w:rFonts w:ascii="Calibri" w:hAnsi="Calibri" w:cs="Calibri"/>
        </w:rPr>
      </w:pPr>
      <w:r w:rsidRPr="009D7E8C">
        <w:rPr>
          <w:rFonts w:ascii="Calibri" w:hAnsi="Calibri" w:cs="Calibri"/>
        </w:rPr>
        <w:t>[40]</w:t>
      </w:r>
      <w:r w:rsidRPr="009D7E8C">
        <w:rPr>
          <w:rFonts w:ascii="Calibri" w:hAnsi="Calibri" w:cs="Calibri"/>
        </w:rPr>
        <w:tab/>
        <w:t xml:space="preserve">N. </w:t>
      </w:r>
      <w:proofErr w:type="spellStart"/>
      <w:r w:rsidRPr="009D7E8C">
        <w:rPr>
          <w:rFonts w:ascii="Calibri" w:hAnsi="Calibri" w:cs="Calibri"/>
        </w:rPr>
        <w:t>Kertkeidkachorn</w:t>
      </w:r>
      <w:proofErr w:type="spellEnd"/>
      <w:r w:rsidRPr="009D7E8C">
        <w:rPr>
          <w:rFonts w:ascii="Calibri" w:hAnsi="Calibri" w:cs="Calibri"/>
        </w:rPr>
        <w:t xml:space="preserve"> and K. Shirai, “Sentiment Analysis using the Relationship between Users and Products,” in </w:t>
      </w:r>
      <w:r w:rsidRPr="009D7E8C">
        <w:rPr>
          <w:rFonts w:ascii="Calibri" w:hAnsi="Calibri" w:cs="Calibri"/>
          <w:i/>
          <w:iCs/>
        </w:rPr>
        <w:t>Findings of the Association for Computational Linguistics: ACL 2023</w:t>
      </w:r>
      <w:r w:rsidRPr="009D7E8C">
        <w:rPr>
          <w:rFonts w:ascii="Calibri" w:hAnsi="Calibri" w:cs="Calibri"/>
        </w:rPr>
        <w:t xml:space="preserve">, Toronto, Canada: Association for Computational Linguistics, 2023, pp. 8611–8618. </w:t>
      </w:r>
      <w:proofErr w:type="spellStart"/>
      <w:r w:rsidRPr="009D7E8C">
        <w:rPr>
          <w:rFonts w:ascii="Calibri" w:hAnsi="Calibri" w:cs="Calibri"/>
        </w:rPr>
        <w:t>doi</w:t>
      </w:r>
      <w:proofErr w:type="spellEnd"/>
      <w:r w:rsidRPr="009D7E8C">
        <w:rPr>
          <w:rFonts w:ascii="Calibri" w:hAnsi="Calibri" w:cs="Calibri"/>
        </w:rPr>
        <w:t>: 10.18653/v1/2023.findings-acl.547.</w:t>
      </w:r>
    </w:p>
    <w:p w14:paraId="6FC23F7E" w14:textId="4DBF96DC" w:rsidR="00601CFB" w:rsidRDefault="00601CFB">
      <w:r>
        <w:fldChar w:fldCharType="end"/>
      </w:r>
    </w:p>
    <w:sectPr w:rsidR="00601CF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7D61"/>
    <w:rsid w:val="001E4D5D"/>
    <w:rsid w:val="003548E2"/>
    <w:rsid w:val="004906BB"/>
    <w:rsid w:val="0054198A"/>
    <w:rsid w:val="00601CFB"/>
    <w:rsid w:val="00667C28"/>
    <w:rsid w:val="007C1C19"/>
    <w:rsid w:val="00875E78"/>
    <w:rsid w:val="009D7E8C"/>
    <w:rsid w:val="00AD1BFA"/>
    <w:rsid w:val="00BA7D61"/>
    <w:rsid w:val="00BB56A7"/>
    <w:rsid w:val="00BF6D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0FC2A2"/>
  <w15:chartTrackingRefBased/>
  <w15:docId w15:val="{4753367B-B68D-4250-92E6-893E7B2F7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A7D61"/>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A7D61"/>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A7D6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A7D6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A7D6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A7D6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A7D6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A7D6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A7D6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7D61"/>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A7D61"/>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A7D6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A7D6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A7D6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A7D6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A7D6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A7D6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A7D61"/>
    <w:rPr>
      <w:rFonts w:eastAsiaTheme="majorEastAsia" w:cstheme="majorBidi"/>
      <w:color w:val="272727" w:themeColor="text1" w:themeTint="D8"/>
    </w:rPr>
  </w:style>
  <w:style w:type="paragraph" w:styleId="Title">
    <w:name w:val="Title"/>
    <w:basedOn w:val="Normal"/>
    <w:next w:val="Normal"/>
    <w:link w:val="TitleChar"/>
    <w:uiPriority w:val="10"/>
    <w:qFormat/>
    <w:rsid w:val="00BA7D6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A7D6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A7D6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A7D6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A7D61"/>
    <w:pPr>
      <w:spacing w:before="160"/>
      <w:jc w:val="center"/>
    </w:pPr>
    <w:rPr>
      <w:i/>
      <w:iCs/>
      <w:color w:val="404040" w:themeColor="text1" w:themeTint="BF"/>
    </w:rPr>
  </w:style>
  <w:style w:type="character" w:customStyle="1" w:styleId="QuoteChar">
    <w:name w:val="Quote Char"/>
    <w:basedOn w:val="DefaultParagraphFont"/>
    <w:link w:val="Quote"/>
    <w:uiPriority w:val="29"/>
    <w:rsid w:val="00BA7D61"/>
    <w:rPr>
      <w:i/>
      <w:iCs/>
      <w:color w:val="404040" w:themeColor="text1" w:themeTint="BF"/>
    </w:rPr>
  </w:style>
  <w:style w:type="paragraph" w:styleId="ListParagraph">
    <w:name w:val="List Paragraph"/>
    <w:basedOn w:val="Normal"/>
    <w:uiPriority w:val="34"/>
    <w:qFormat/>
    <w:rsid w:val="00BA7D61"/>
    <w:pPr>
      <w:ind w:left="720"/>
      <w:contextualSpacing/>
    </w:pPr>
  </w:style>
  <w:style w:type="character" w:styleId="IntenseEmphasis">
    <w:name w:val="Intense Emphasis"/>
    <w:basedOn w:val="DefaultParagraphFont"/>
    <w:uiPriority w:val="21"/>
    <w:qFormat/>
    <w:rsid w:val="00BA7D61"/>
    <w:rPr>
      <w:i/>
      <w:iCs/>
      <w:color w:val="2F5496" w:themeColor="accent1" w:themeShade="BF"/>
    </w:rPr>
  </w:style>
  <w:style w:type="paragraph" w:styleId="IntenseQuote">
    <w:name w:val="Intense Quote"/>
    <w:basedOn w:val="Normal"/>
    <w:next w:val="Normal"/>
    <w:link w:val="IntenseQuoteChar"/>
    <w:uiPriority w:val="30"/>
    <w:qFormat/>
    <w:rsid w:val="00BA7D6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A7D61"/>
    <w:rPr>
      <w:i/>
      <w:iCs/>
      <w:color w:val="2F5496" w:themeColor="accent1" w:themeShade="BF"/>
    </w:rPr>
  </w:style>
  <w:style w:type="character" w:styleId="IntenseReference">
    <w:name w:val="Intense Reference"/>
    <w:basedOn w:val="DefaultParagraphFont"/>
    <w:uiPriority w:val="32"/>
    <w:qFormat/>
    <w:rsid w:val="00BA7D61"/>
    <w:rPr>
      <w:b/>
      <w:bCs/>
      <w:smallCaps/>
      <w:color w:val="2F5496" w:themeColor="accent1" w:themeShade="BF"/>
      <w:spacing w:val="5"/>
    </w:rPr>
  </w:style>
  <w:style w:type="paragraph" w:styleId="Bibliography">
    <w:name w:val="Bibliography"/>
    <w:basedOn w:val="Normal"/>
    <w:next w:val="Normal"/>
    <w:uiPriority w:val="37"/>
    <w:unhideWhenUsed/>
    <w:rsid w:val="00601C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3835130">
      <w:bodyDiv w:val="1"/>
      <w:marLeft w:val="0"/>
      <w:marRight w:val="0"/>
      <w:marTop w:val="0"/>
      <w:marBottom w:val="0"/>
      <w:divBdr>
        <w:top w:val="none" w:sz="0" w:space="0" w:color="auto"/>
        <w:left w:val="none" w:sz="0" w:space="0" w:color="auto"/>
        <w:bottom w:val="none" w:sz="0" w:space="0" w:color="auto"/>
        <w:right w:val="none" w:sz="0" w:space="0" w:color="auto"/>
      </w:divBdr>
      <w:divsChild>
        <w:div w:id="285435174">
          <w:marLeft w:val="0"/>
          <w:marRight w:val="0"/>
          <w:marTop w:val="0"/>
          <w:marBottom w:val="120"/>
          <w:divBdr>
            <w:top w:val="single" w:sz="2" w:space="0" w:color="E4E6E8"/>
            <w:left w:val="single" w:sz="2" w:space="0" w:color="E4E6E8"/>
            <w:bottom w:val="single" w:sz="2" w:space="0" w:color="E4E6E8"/>
            <w:right w:val="single" w:sz="2" w:space="0" w:color="E4E6E8"/>
          </w:divBdr>
        </w:div>
      </w:divsChild>
    </w:div>
    <w:div w:id="600139528">
      <w:bodyDiv w:val="1"/>
      <w:marLeft w:val="0"/>
      <w:marRight w:val="0"/>
      <w:marTop w:val="0"/>
      <w:marBottom w:val="0"/>
      <w:divBdr>
        <w:top w:val="none" w:sz="0" w:space="0" w:color="auto"/>
        <w:left w:val="none" w:sz="0" w:space="0" w:color="auto"/>
        <w:bottom w:val="none" w:sz="0" w:space="0" w:color="auto"/>
        <w:right w:val="none" w:sz="0" w:space="0" w:color="auto"/>
      </w:divBdr>
      <w:divsChild>
        <w:div w:id="1857039891">
          <w:marLeft w:val="0"/>
          <w:marRight w:val="0"/>
          <w:marTop w:val="0"/>
          <w:marBottom w:val="120"/>
          <w:divBdr>
            <w:top w:val="single" w:sz="2" w:space="0" w:color="E4E6E8"/>
            <w:left w:val="single" w:sz="2" w:space="0" w:color="E4E6E8"/>
            <w:bottom w:val="single" w:sz="2" w:space="0" w:color="E4E6E8"/>
            <w:right w:val="single" w:sz="2" w:space="0" w:color="E4E6E8"/>
          </w:divBdr>
        </w:div>
      </w:divsChild>
    </w:div>
    <w:div w:id="1371952868">
      <w:bodyDiv w:val="1"/>
      <w:marLeft w:val="0"/>
      <w:marRight w:val="0"/>
      <w:marTop w:val="0"/>
      <w:marBottom w:val="0"/>
      <w:divBdr>
        <w:top w:val="none" w:sz="0" w:space="0" w:color="auto"/>
        <w:left w:val="none" w:sz="0" w:space="0" w:color="auto"/>
        <w:bottom w:val="none" w:sz="0" w:space="0" w:color="auto"/>
        <w:right w:val="none" w:sz="0" w:space="0" w:color="auto"/>
      </w:divBdr>
      <w:divsChild>
        <w:div w:id="1505363827">
          <w:marLeft w:val="0"/>
          <w:marRight w:val="0"/>
          <w:marTop w:val="0"/>
          <w:marBottom w:val="120"/>
          <w:divBdr>
            <w:top w:val="single" w:sz="2" w:space="0" w:color="E4E6E8"/>
            <w:left w:val="single" w:sz="2" w:space="0" w:color="E4E6E8"/>
            <w:bottom w:val="single" w:sz="2" w:space="0" w:color="E4E6E8"/>
            <w:right w:val="single" w:sz="2" w:space="0" w:color="E4E6E8"/>
          </w:divBdr>
        </w:div>
      </w:divsChild>
    </w:div>
    <w:div w:id="1625844388">
      <w:bodyDiv w:val="1"/>
      <w:marLeft w:val="0"/>
      <w:marRight w:val="0"/>
      <w:marTop w:val="0"/>
      <w:marBottom w:val="0"/>
      <w:divBdr>
        <w:top w:val="none" w:sz="0" w:space="0" w:color="auto"/>
        <w:left w:val="none" w:sz="0" w:space="0" w:color="auto"/>
        <w:bottom w:val="none" w:sz="0" w:space="0" w:color="auto"/>
        <w:right w:val="none" w:sz="0" w:space="0" w:color="auto"/>
      </w:divBdr>
      <w:divsChild>
        <w:div w:id="126045852">
          <w:marLeft w:val="0"/>
          <w:marRight w:val="0"/>
          <w:marTop w:val="0"/>
          <w:marBottom w:val="120"/>
          <w:divBdr>
            <w:top w:val="single" w:sz="2" w:space="0" w:color="E4E6E8"/>
            <w:left w:val="single" w:sz="2" w:space="0" w:color="E4E6E8"/>
            <w:bottom w:val="single" w:sz="2" w:space="0" w:color="E4E6E8"/>
            <w:right w:val="single" w:sz="2" w:space="0" w:color="E4E6E8"/>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TotalTime>
  <Pages>19</Pages>
  <Words>16763</Words>
  <Characters>95550</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Smith</dc:creator>
  <cp:keywords/>
  <dc:description/>
  <cp:lastModifiedBy>John Smith</cp:lastModifiedBy>
  <cp:revision>3</cp:revision>
  <dcterms:created xsi:type="dcterms:W3CDTF">2025-05-24T14:14:00Z</dcterms:created>
  <dcterms:modified xsi:type="dcterms:W3CDTF">2025-05-24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xOUoErA"/&gt;&lt;style id="http://www.zotero.org/styles/ieee" locale="en-US" hasBibliography="1" bibliographyStyleHasBeenSet="1"/&gt;&lt;prefs&gt;&lt;pref name="fieldType" value="Field"/&gt;&lt;/prefs&gt;&lt;/data&gt;</vt:lpwstr>
  </property>
</Properties>
</file>